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683667DB"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1B43D149" w:rsidR="00DF64CC" w:rsidRPr="00DF64CC" w:rsidRDefault="0037798C" w:rsidP="00DF64CC">
      <w:r>
        <w:t>T</w:t>
      </w:r>
      <w:r w:rsidR="00DF64CC" w:rsidRPr="00DF64CC">
        <w:t>his study emerges</w:t>
      </w:r>
      <w:r>
        <w:t xml:space="preserve"> from </w:t>
      </w:r>
      <w:r w:rsidRPr="00DF64CC">
        <w:t xml:space="preserve">the HE²AT </w:t>
      </w:r>
      <w:proofErr w:type="spellStart"/>
      <w:r w:rsidRPr="00DF64CC">
        <w:t>Center</w:t>
      </w:r>
      <w:proofErr w:type="spellEnd"/>
      <w:r w:rsidR="00814924">
        <w:t xml:space="preserve"> </w:t>
      </w:r>
      <w:r w:rsidR="00DF64CC" w:rsidRPr="00DF64CC">
        <w:t xml:space="preserve">as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5ED1E96F" w:rsidR="00DF64CC" w:rsidRPr="00DF64CC" w:rsidRDefault="00DF64CC" w:rsidP="00DF64CC">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814924">
        <w:t xml:space="preserve">, by </w:t>
      </w:r>
      <w:proofErr w:type="spellStart"/>
      <w:r w:rsidR="00814924">
        <w:t>Enete</w:t>
      </w:r>
      <w:proofErr w:type="spellEnd"/>
      <w:r w:rsidR="00814924">
        <w:t xml:space="preserve"> et al.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515C392F"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814924">
        <w:t>makeup</w:t>
      </w:r>
      <w:r w:rsidRPr="00DF64CC">
        <w:t xml:space="preserve"> of African metropolises. </w:t>
      </w:r>
      <w:r w:rsidR="0037798C">
        <w:t>I</w:t>
      </w:r>
      <w:r w:rsidRPr="00DF64CC">
        <w:t xml:space="preserve">ntegrating insights from recent studies, including </w:t>
      </w:r>
      <w:r w:rsidR="00814924">
        <w:t xml:space="preserve">Guillaume Thibaut Rohat et al.'s "Human Exposure to Dangerous Heat in African Cities" </w:t>
      </w:r>
      <w:r w:rsidRPr="00DF64CC">
        <w:t xml:space="preserve">(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0FB5593D" w:rsidR="00DF64CC" w:rsidRPr="00DF64CC" w:rsidRDefault="00DF64CC" w:rsidP="00DF64CC">
      <w:r w:rsidRPr="00DF64CC">
        <w:t xml:space="preserve">The study is structured around three primary </w:t>
      </w:r>
      <w:proofErr w:type="gramStart"/>
      <w:r w:rsidRPr="00DF64CC">
        <w:t>objectives</w:t>
      </w:r>
      <w:r w:rsidR="00814924">
        <w:t>(</w:t>
      </w:r>
      <w:proofErr w:type="gramEnd"/>
      <w:r w:rsidR="00814924">
        <w:t>see Figure 1)</w:t>
      </w:r>
      <w:r w:rsidRPr="00DF64CC">
        <w:t xml:space="preserve">: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r w:rsidR="00E77832">
        <w:t xml:space="preserve"> </w:t>
      </w:r>
      <w:r w:rsidR="0037798C">
        <w:t>These are</w:t>
      </w:r>
      <w:r w:rsidRPr="00DF64CC">
        <w:t xml:space="preserve"> </w:t>
      </w:r>
      <w:r w:rsidR="0037798C">
        <w:t>i</w:t>
      </w:r>
      <w:r w:rsidRPr="00DF64CC">
        <w:t>nspir</w:t>
      </w:r>
      <w:r w:rsidR="0037798C">
        <w:t>ed</w:t>
      </w:r>
      <w:r w:rsidRPr="00DF64CC">
        <w:t xml:space="preserve"> </w:t>
      </w:r>
      <w:r w:rsidR="00814924">
        <w:t>by</w:t>
      </w:r>
      <w:r w:rsidRPr="00DF64CC">
        <w:t xml:space="preserve">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p>
    <w:p w14:paraId="520E5810" w14:textId="7A87E7DC" w:rsidR="00807AE9" w:rsidRPr="00A67725" w:rsidRDefault="308647C2" w:rsidP="00807AE9">
      <w:r>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BAC4FE7"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 xml:space="preserve">The presence of people, livelihoods, species or ecosystems, environmental functions, services, resources, infrastructure, or economic, social, or cultural assets in places that </w:t>
            </w:r>
            <w:r w:rsidR="00814924">
              <w:t>heat could adversely affec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24B7EF77" w:rsidR="00807AE9" w:rsidRPr="0037798C" w:rsidRDefault="00814924"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Pr>
                <w:rFonts w:ascii="Arial" w:hAnsi="Arial"/>
                <w:color w:val="404040"/>
              </w:rPr>
              <w:t>The ability of a population to adjust to heat is linked to socioeconomic factors, resource access, institutional support, and social determinants of health (SDOH) and is often</w:t>
            </w:r>
            <w:r w:rsidR="00807AE9" w:rsidRPr="0037798C">
              <w:rPr>
                <w:rFonts w:ascii="Arial" w:hAnsi="Arial"/>
                <w:color w:val="404040"/>
              </w:rPr>
              <w:t xml:space="preserve">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r w:rsidRPr="00A254E1">
              <w:t>Risk</w:t>
            </w:r>
          </w:p>
        </w:tc>
        <w:tc>
          <w:tcPr>
            <w:tcW w:w="0" w:type="auto"/>
            <w:hideMark/>
          </w:tcPr>
          <w:p w14:paraId="42844421" w14:textId="635F8351" w:rsidR="00AC30D8" w:rsidRPr="00A254E1" w:rsidRDefault="00814924" w:rsidP="00AC30D8">
            <w:pPr>
              <w:cnfStyle w:val="000000100000" w:firstRow="0" w:lastRow="0" w:firstColumn="0" w:lastColumn="0" w:oddVBand="0" w:evenVBand="0" w:oddHBand="1" w:evenHBand="0" w:firstRowFirstColumn="0" w:firstRowLastColumn="0" w:lastRowFirstColumn="0" w:lastRowLastColumn="0"/>
            </w:pPr>
            <w:r>
              <w:t xml:space="preserve">There is a </w:t>
            </w:r>
            <w:r w:rsidR="00AC30D8" w:rsidRPr="00A254E1">
              <w:t>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34FB632D" w14:textId="6467BD02" w:rsidR="40B171D2" w:rsidRDefault="40B171D2" w:rsidP="40B171D2"/>
    <w:p w14:paraId="7636CEAE" w14:textId="2EC645B2" w:rsidR="00F17BF7" w:rsidRPr="00F17BF7" w:rsidRDefault="40B171D2" w:rsidP="00A254E1">
      <w:pPr>
        <w:pStyle w:val="Heading1"/>
      </w:pPr>
      <w:r>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5CD21BB7" w:rsidR="40B171D2" w:rsidRDefault="40B171D2">
      <w:r>
        <w:lastRenderedPageBreak/>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 xml:space="preserve">high population density and </w:t>
      </w:r>
      <w:r w:rsidR="00814924">
        <w:t>experiencing rapid urbanisation, Abidjan and Johannesburg represent</w:t>
      </w:r>
      <w:r>
        <w:t xml:space="preserve"> the challenges fac</w:t>
      </w:r>
      <w:r w:rsidR="0037798C">
        <w:t>ing</w:t>
      </w:r>
      <w:r>
        <w:t xml:space="preserve"> many African cities in the context of climate change and heat-related health impacts. Additionally, these cities </w:t>
      </w:r>
      <w:r w:rsidR="00814924">
        <w:t>can access</w:t>
      </w:r>
      <w:r>
        <w:t xml:space="preserve"> </w:t>
      </w:r>
      <w:r w:rsidR="0037798C">
        <w:t xml:space="preserve">critical </w:t>
      </w:r>
      <w:r>
        <w:t>detailed health data from clinical trials and cohort studies</w:t>
      </w:r>
      <w:r w:rsidR="0037798C">
        <w:t>. Both cities</w:t>
      </w:r>
      <w:r w:rsidR="00814924">
        <w:t xml:space="preserve">, therefore, </w:t>
      </w:r>
      <w:r w:rsidR="0037798C">
        <w:t xml:space="preserve">enabl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37E2BF4"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4C1BF420"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 xml:space="preserve">For Johannesburg, </w:t>
      </w:r>
      <w:r w:rsidR="00814924">
        <w:t>the Gauteng City-Region Observatory (GCRO) datasets will provide key variables for the study</w:t>
      </w:r>
      <w:r>
        <w:t>.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3ACFF1A5"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 xml:space="preserve">While the Copernicus Climate Data Store (CDS) and </w:t>
      </w:r>
      <w:r w:rsidRPr="40B171D2">
        <w:rPr>
          <w:noProof/>
        </w:rPr>
        <w:lastRenderedPageBreak/>
        <w:t>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xml:space="preserve">. To address this limitation, we will employ downscaling techniques to enhance the spatial detail of our geospatial climate data. Specifically, we will explore dynamic downscaling with high-resolution climate models such as the Weather Research and Forecasting (WRF) </w:t>
      </w:r>
      <w:r w:rsidR="00814924">
        <w:rPr>
          <w:noProof/>
        </w:rPr>
        <w:t>and UrbClim urban climate models</w:t>
      </w:r>
      <w:r w:rsidRPr="40B171D2">
        <w:rPr>
          <w:noProof/>
        </w:rPr>
        <w:t>.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19ABC4E1"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 xml:space="preserve">s </w:t>
      </w:r>
      <w:proofErr w:type="spellStart"/>
      <w:r>
        <w:t>WorldCover</w:t>
      </w:r>
      <w:proofErr w:type="spellEnd"/>
      <w:r>
        <w:t xml:space="preserve">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814924">
        <w:t>the frequency, duration, and intensity of heat waves</w:t>
      </w:r>
      <w:r>
        <w:t>.</w:t>
      </w:r>
    </w:p>
    <w:p w14:paraId="51821DDE" w14:textId="40B41379" w:rsidR="002205B1" w:rsidRPr="00DF6C79" w:rsidRDefault="008B2DB9" w:rsidP="00C51A3E">
      <w:pPr>
        <w:pStyle w:val="Style1"/>
      </w:pPr>
      <w:r w:rsidRPr="003C096B">
        <w:t>Health trials and cohort data</w:t>
      </w:r>
    </w:p>
    <w:p w14:paraId="0E44931E" w14:textId="3C836E7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814924">
        <w:t xml:space="preserve"> and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193176EB"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42CFBF3D"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814924">
        <w:rPr>
          <w:rFonts w:eastAsia="system-ui" w:cstheme="minorHAnsi"/>
          <w:color w:val="0D0D0D" w:themeColor="text1" w:themeTint="F2"/>
          <w:sz w:val="24"/>
          <w:szCs w:val="24"/>
        </w:rPr>
        <w:t>Each</w:t>
      </w:r>
      <w:r w:rsidRPr="0037798C">
        <w:rPr>
          <w:rFonts w:eastAsia="system-ui" w:cstheme="minorHAnsi"/>
          <w:color w:val="0D0D0D" w:themeColor="text1" w:themeTint="F2"/>
          <w:sz w:val="24"/>
          <w:szCs w:val="24"/>
        </w:rPr>
        <w:t xml:space="preserve">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lastRenderedPageBreak/>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09D5C615" w:rsidR="00FE026D" w:rsidRDefault="00FE026D" w:rsidP="00C51A3E">
      <w:pPr>
        <w:pStyle w:val="Style1"/>
      </w:pPr>
      <w:r w:rsidRPr="003C096B">
        <w:t>Integration</w:t>
      </w:r>
      <w:r>
        <w:t xml:space="preserve"> of </w:t>
      </w:r>
      <w:r w:rsidR="00814924">
        <w:t>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1350880D" w:rsidR="00C97C06" w:rsidRDefault="00314180" w:rsidP="00314180">
      <w:bookmarkStart w:id="1" w:name="undefined"/>
      <w:bookmarkEnd w:id="1"/>
      <w:r>
        <w:t xml:space="preserve">In pursuit of our research objective to explore the correlation between heat and health within the urban environments of Johannesburg and Abidjan, we have developed a comprehensive strategy to </w:t>
      </w:r>
      <w:r w:rsidR="00814924">
        <w:t>systematically identify relevant clinical trials and cohort studies</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0D5004C5" w:rsidR="00C97C06" w:rsidRDefault="00814924" w:rsidP="00F17BF7">
      <w:r>
        <w:t>To identify potentially relevant studies, a two-step dual independent review process will be employed</w:t>
      </w:r>
      <w:r w:rsidR="00C97C06">
        <w:t xml:space="preserve">. Initially, studies will be screened based on their titles and abstracts. Subsequently, </w:t>
      </w:r>
      <w:r>
        <w:t>potentially eligible studies</w:t>
      </w:r>
      <w:r w:rsidR="00C97C06">
        <w:t xml:space="preserve"> will be procured in their full-text format for a more thorough assessment against our pre-defined selection criteria (Table </w:t>
      </w:r>
      <w:r>
        <w:t>3</w:t>
      </w:r>
      <w:r w:rsidR="00C97C06">
        <w:t xml:space="preserve">). </w:t>
      </w:r>
    </w:p>
    <w:p w14:paraId="12B28391" w14:textId="7ED9DF52" w:rsidR="00C97C06" w:rsidRDefault="00814924" w:rsidP="00F17BF7">
      <w:r>
        <w:t xml:space="preserve">Health researchers will evaluate the quality of the selected studies through a peer-reviewed tracking tool to ensure their scientific soundness and reliability. The data will be collated and synthesised, and any discrepancies </w:t>
      </w:r>
      <w:r w:rsidR="00C97C06">
        <w:t xml:space="preserve">will be addressed and resolved through consensus discussions among team members. </w:t>
      </w:r>
    </w:p>
    <w:p w14:paraId="792BE037" w14:textId="4E18EDB5" w:rsidR="00C97C06" w:rsidRPr="00D437B7" w:rsidRDefault="0037798C" w:rsidP="00F17BF7">
      <w:r>
        <w:t>T</w:t>
      </w:r>
      <w:r w:rsidR="00C97C06">
        <w:t xml:space="preserve">he </w:t>
      </w:r>
      <w:r>
        <w:t xml:space="preserve">following </w:t>
      </w:r>
      <w:r w:rsidR="00C97C06">
        <w:t xml:space="preserve">criteria outlined in Table </w:t>
      </w:r>
      <w:r w:rsidR="00814924">
        <w:t>3</w:t>
      </w:r>
      <w:r w:rsidR="00C97C06">
        <w:t xml:space="preserve">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lastRenderedPageBreak/>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42C1983A" w:rsidR="00DE179A" w:rsidRPr="00DE179A" w:rsidRDefault="00814924" w:rsidP="0037798C">
      <w:r>
        <w:t>Access to relevant trials and cohort data is crucial for this project's success</w:t>
      </w:r>
      <w:r w:rsidR="00DE179A" w:rsidRPr="00DE179A">
        <w:t>. In the event of data unavailability or sharing restrictions, we have contingency plans to ensure the project</w:t>
      </w:r>
      <w:r w:rsidR="00E178EB">
        <w:t>'</w:t>
      </w:r>
      <w:r w:rsidR="00DE179A"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00DE179A" w:rsidRPr="00DE179A">
        <w:t>, adjusting the study</w:t>
      </w:r>
      <w:r w:rsidR="00E178EB">
        <w:t>'</w:t>
      </w:r>
      <w:r w:rsidR="00DE179A" w:rsidRPr="00DE179A">
        <w:t>s scope, and utili</w:t>
      </w:r>
      <w:r w:rsidR="00905781">
        <w:t>s</w:t>
      </w:r>
      <w:r w:rsidR="00DE179A" w:rsidRPr="00DE179A">
        <w:t xml:space="preserve">ing synthetic data if necessary. </w:t>
      </w:r>
    </w:p>
    <w:p w14:paraId="0BC1DEC2" w14:textId="6EC5EE78" w:rsidR="00914FC8" w:rsidRPr="00914FC8" w:rsidRDefault="40B171D2" w:rsidP="00A254E1">
      <w:pPr>
        <w:pStyle w:val="Style1"/>
      </w:pPr>
      <w:r>
        <w:t>Managing bias</w:t>
      </w:r>
    </w:p>
    <w:p w14:paraId="4C7F8D26" w14:textId="2ACEB0DB" w:rsidR="00682298" w:rsidRDefault="00682298" w:rsidP="00F17BF7">
      <w:r>
        <w:t xml:space="preserve">Managing potential biases is </w:t>
      </w:r>
      <w:r w:rsidR="004942CF">
        <w:t>critical to ensuring our study's integrity and robustness</w:t>
      </w:r>
      <w:r w:rsidR="00814924">
        <w:t>, as outlined in</w:t>
      </w:r>
      <w:r w:rsidR="0037798C">
        <w:t xml:space="preserve"> the following </w:t>
      </w:r>
      <w:r>
        <w:t>strategy</w:t>
      </w:r>
      <w:r w:rsidR="0037798C">
        <w:t>.</w:t>
      </w:r>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 xml:space="preserve">Assessing the degree of increased risk within </w:t>
      </w:r>
      <w:proofErr w:type="gramStart"/>
      <w:r w:rsidR="40B171D2">
        <w:t>cities</w:t>
      </w:r>
      <w:proofErr w:type="gramEnd"/>
    </w:p>
    <w:p w14:paraId="7C6B8001" w14:textId="20F6F9E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814924">
        <w:t>, as defined in Table</w:t>
      </w:r>
      <w:r w:rsidR="00FB758F">
        <w:t xml:space="preserve"> 1</w:t>
      </w:r>
      <w:r w:rsidRPr="00A05FB2">
        <w:t>,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1477161E" w:rsidR="00E85381" w:rsidRPr="00E85381" w:rsidRDefault="00F149AC" w:rsidP="00A254E1">
      <w:r w:rsidRPr="00F149AC">
        <w:t xml:space="preserve">In our study, we have opted for Principal Component Analysis (PCA) for dimensionality reduction due to its interpretability and computational efficiency, </w:t>
      </w:r>
      <w:r w:rsidR="00814924">
        <w:t xml:space="preserve">which are </w:t>
      </w:r>
      <w:r w:rsidRPr="00F149AC">
        <w:t xml:space="preserve">essential for our large datasets. PCA ranks new uncorrelated components by </w:t>
      </w:r>
      <w:r w:rsidR="007372E6">
        <w:t>explaining variance</w:t>
      </w:r>
      <w:r w:rsidR="00814924">
        <w:t xml:space="preserve"> and </w:t>
      </w:r>
      <w:r w:rsidRPr="00F149AC">
        <w:t xml:space="preserve">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PCA's robustness makes it suitable for initial high-dimensional data exploration</w: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 </w:instrTex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DATA </w:instrText>
      </w:r>
      <w:r w:rsidR="00BF462B">
        <w:fldChar w:fldCharType="end"/>
      </w:r>
      <w:r w:rsidR="00BF462B">
        <w:fldChar w:fldCharType="separate"/>
      </w:r>
      <w:r w:rsidR="00BF462B">
        <w:rPr>
          <w:noProof/>
        </w:rPr>
        <w:t>[45-49]</w:t>
      </w:r>
      <w:r w:rsidR="00BF462B">
        <w:fldChar w:fldCharType="end"/>
      </w:r>
      <w:r w:rsidR="00814924">
        <w:t>.</w:t>
      </w:r>
    </w:p>
    <w:p w14:paraId="02570121" w14:textId="3B86C194" w:rsidR="0037798C" w:rsidRPr="0037798C" w:rsidRDefault="00E85381" w:rsidP="00A254E1">
      <w:pPr>
        <w:pStyle w:val="Style1"/>
      </w:pPr>
      <w:r>
        <w:lastRenderedPageBreak/>
        <w:t xml:space="preserve">Objective Two: Creating a geographically and demographically stratified heat-health outcome forecast </w:t>
      </w:r>
      <w:proofErr w:type="gramStart"/>
      <w:r>
        <w:t>model</w:t>
      </w:r>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03359F23" w:rsidR="0052316D" w:rsidRDefault="007372E6" w:rsidP="00F17BF7">
      <w:r>
        <w:t xml:space="preserve">This </w:t>
      </w:r>
      <w:r w:rsidR="0340B303">
        <w:t xml:space="preserve">involves </w:t>
      </w:r>
      <w:r w:rsidR="00814924">
        <w:t>creating high-resolution urban temperature hazard maps. We will use</w:t>
      </w:r>
      <w:r w:rsidR="00905781">
        <w:t xml:space="preserv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BF462B">
        <w:instrText xml:space="preserve"> ADDIN EN.CITE &lt;EndNote&gt;&lt;Cite&gt;&lt;Author&gt;Janatian&lt;/Author&gt;&lt;Year&gt;2017&lt;/Year&gt;&lt;RecNum&gt;508&lt;/RecNum&gt;&lt;DisplayText&gt;[50]&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BF462B">
        <w:rPr>
          <w:noProof/>
        </w:rPr>
        <w:t>[50]</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5AE5EF2C"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BF462B">
        <w:instrText xml:space="preserve"> ADDIN EN.CITE &lt;EndNote&gt;&lt;Cite&gt;&lt;Author&gt;Kelleher&lt;/Author&gt;&lt;Year&gt;2018&lt;/Year&gt;&lt;RecNum&gt;575&lt;/RecNum&gt;&lt;DisplayText&gt;[51]&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BF462B">
        <w:rPr>
          <w:noProof/>
        </w:rPr>
        <w:t>[51]</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5C857C6F"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BF462B">
        <w:instrText xml:space="preserve"> ADDIN EN.CITE &lt;EndNote&gt;&lt;Cite&gt;&lt;Author&gt;Xu&lt;/Author&gt;&lt;Year&gt;2020&lt;/Year&gt;&lt;RecNum&gt;515&lt;/RecNum&gt;&lt;DisplayText&gt;[52]&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BF462B">
        <w:rPr>
          <w:noProof/>
        </w:rPr>
        <w:t>[52]</w:t>
      </w:r>
      <w:r w:rsidR="00EB502A">
        <w:fldChar w:fldCharType="end"/>
      </w:r>
      <w:r>
        <w:t xml:space="preserve">. These models are chosen for their proven effectiveness in capturing relationships in complex datasets. </w:t>
      </w:r>
    </w:p>
    <w:p w14:paraId="1EDA41A1" w14:textId="4F0245D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essential for </w:t>
      </w:r>
      <w:r w:rsidR="00AC30D8">
        <w:t>predicting</w:t>
      </w:r>
      <w:r w:rsidR="008B6EDD" w:rsidRPr="00200B35">
        <w:t xml:space="preserve"> heat-related health outcomes. While these models are state-of-the-art in computer science, their application in heat-health studies is still emerging</w:t>
      </w:r>
      <w:r w:rsidR="00814924">
        <w:t>,</w:t>
      </w:r>
      <w:r w:rsidR="00124960">
        <w:t xml:space="preserve"> as demonstrated in a review of </w:t>
      </w:r>
      <w:r w:rsidR="008B6EDD" w:rsidRPr="00200B35">
        <w:t>recent literature, including studies by Boudreault et 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 </w:instrText>
      </w:r>
      <w:r w:rsidR="00BF462B">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DATA </w:instrText>
      </w:r>
      <w:r w:rsidR="00BF462B">
        <w:fldChar w:fldCharType="end"/>
      </w:r>
      <w:r w:rsidR="00AE4190">
        <w:fldChar w:fldCharType="separate"/>
      </w:r>
      <w:r w:rsidR="00BF462B">
        <w:rPr>
          <w:noProof/>
        </w:rPr>
        <w:t>[53-59]</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814924">
        <w:t xml:space="preserve"> to build on the work by Boudreault et al.(2024)</w:t>
      </w:r>
      <w:r w:rsidR="00AC30D8">
        <w:t xml:space="preserve">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 </w:instrText>
      </w:r>
      <w:r w:rsidR="00BF462B">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DATA </w:instrText>
      </w:r>
      <w:r w:rsidR="00BF462B">
        <w:fldChar w:fldCharType="end"/>
      </w:r>
      <w:r w:rsidR="00D674AC">
        <w:fldChar w:fldCharType="separate"/>
      </w:r>
      <w:r w:rsidR="00BF462B">
        <w:rPr>
          <w:noProof/>
        </w:rPr>
        <w:t>[55]</w:t>
      </w:r>
      <w:r w:rsidR="00D674AC">
        <w:fldChar w:fldCharType="end"/>
      </w:r>
      <w:r w:rsidR="00457AD4">
        <w:t>.</w:t>
      </w:r>
    </w:p>
    <w:p w14:paraId="1AF0D191" w14:textId="0BC71CAB"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 </w:instrText>
      </w:r>
      <w:r w:rsidR="00BF462B">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DATA </w:instrText>
      </w:r>
      <w:r w:rsidR="00BF462B">
        <w:fldChar w:fldCharType="end"/>
      </w:r>
      <w:r w:rsidR="00E025B9">
        <w:fldChar w:fldCharType="separate"/>
      </w:r>
      <w:r w:rsidR="00BF462B">
        <w:rPr>
          <w:noProof/>
        </w:rPr>
        <w:t>[60]</w:t>
      </w:r>
      <w:r w:rsidR="00E025B9">
        <w:fldChar w:fldCharType="end"/>
      </w:r>
      <w:r>
        <w:t>.</w:t>
      </w:r>
    </w:p>
    <w:p w14:paraId="531884DD" w14:textId="3F93B30B"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BF462B">
        <w:instrText xml:space="preserve"> ADDIN EN.CITE &lt;EndNote&gt;&lt;Cite&gt;&lt;Author&gt;Hastie&lt;/Author&gt;&lt;Year&gt;2009&lt;/Year&gt;&lt;RecNum&gt;816&lt;/RecNum&gt;&lt;DisplayText&gt;[61]&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BF462B">
        <w:rPr>
          <w:noProof/>
        </w:rPr>
        <w:t>[61]</w:t>
      </w:r>
      <w:r w:rsidR="00D674AC">
        <w:fldChar w:fldCharType="end"/>
      </w:r>
    </w:p>
    <w:p w14:paraId="23A47202" w14:textId="46AB4B93" w:rsidR="00DB562A" w:rsidRDefault="00124960" w:rsidP="00F17BF7">
      <w:r>
        <w:lastRenderedPageBreak/>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BF462B">
        <w:instrText xml:space="preserve"> ADDIN EN.CITE &lt;EndNote&gt;&lt;Cite&gt;&lt;Author&gt;Lin&lt;/Author&gt;&lt;Year&gt;2015&lt;/Year&gt;&lt;RecNum&gt;525&lt;/RecNum&gt;&lt;DisplayText&gt;[62]&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BF462B">
        <w:rPr>
          <w:noProof/>
        </w:rPr>
        <w:t>[62]</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proofErr w:type="gramStart"/>
      <w:r w:rsidR="0071590E">
        <w:t>datasets</w:t>
      </w:r>
      <w:proofErr w:type="gramEnd"/>
    </w:p>
    <w:p w14:paraId="1B18B867" w14:textId="259CF48B" w:rsidR="002205B1" w:rsidRDefault="008C3F5F" w:rsidP="0089649A">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BF462B">
        <w:instrText xml:space="preserve"> ADDIN EN.CITE &lt;EndNote&gt;&lt;Cite&gt;&lt;Author&gt;Richard&lt;/Author&gt;&lt;Year&gt;2020&lt;/Year&gt;&lt;RecNum&gt;808&lt;/RecNum&gt;&lt;DisplayText&gt;[63]&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BF462B">
        <w:rPr>
          <w:noProof/>
        </w:rPr>
        <w:t>[63]</w:t>
      </w:r>
      <w:r w:rsidR="00797944">
        <w:fldChar w:fldCharType="end"/>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 xml:space="preserve">Develop an Early Warning System reflective of geospatial and individualised risk </w:t>
      </w:r>
      <w:proofErr w:type="gramStart"/>
      <w:r w:rsidR="40B171D2">
        <w:t>profiles</w:t>
      </w:r>
      <w:proofErr w:type="gramEnd"/>
    </w:p>
    <w:p w14:paraId="640322DC" w14:textId="64BCB17A"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BF462B">
        <w:instrText xml:space="preserve"> ADDIN EN.CITE &lt;EndNote&gt;&lt;Cite&gt;&lt;Author&gt;Jaiswal&lt;/Author&gt;&lt;Year&gt;2018&lt;/Year&gt;&lt;RecNum&gt;806&lt;/RecNum&gt;&lt;DisplayText&gt;[64]&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BF462B">
        <w:rPr>
          <w:noProof/>
        </w:rPr>
        <w:t>[64]</w:t>
      </w:r>
      <w:r w:rsidR="00185344">
        <w:fldChar w:fldCharType="end"/>
      </w:r>
      <w:r w:rsidR="00D9194A">
        <w:t>.</w:t>
      </w:r>
    </w:p>
    <w:p w14:paraId="4BAE0B32" w14:textId="6E654BDD" w:rsidR="00F50D2B" w:rsidRDefault="00F50D2B" w:rsidP="00F17BF7">
      <w:pPr>
        <w:spacing w:before="280" w:after="280" w:line="240" w:lineRule="auto"/>
      </w:pPr>
      <w:r w:rsidRPr="00F50D2B">
        <w:t xml:space="preserve">While our EWS aims to provide advanced warnings, we acknowledge the challenges of long-term forecasting. </w:t>
      </w:r>
      <w:r w:rsidR="00814924">
        <w:t>Prediction accuracy</w:t>
      </w:r>
      <w:r w:rsidRPr="00F50D2B">
        <w:t xml:space="preserve">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03D39616" w:rsidR="00FA79B6" w:rsidRDefault="0037798C" w:rsidP="00F17BF7">
      <w:r>
        <w:t>P</w:t>
      </w:r>
      <w:r w:rsidR="00A667D5" w:rsidRPr="00FA79B6">
        <w:t xml:space="preserve">ublic </w:t>
      </w:r>
      <w:r w:rsidR="00FA79B6" w:rsidRPr="00FA79B6">
        <w:t xml:space="preserve">and </w:t>
      </w:r>
      <w:r w:rsidR="00814924">
        <w:t>patient</w:t>
      </w:r>
      <w:r w:rsidR="00FA79B6" w:rsidRPr="00FA79B6">
        <w:t xml:space="preserve"> </w:t>
      </w:r>
      <w:r>
        <w:t>input is</w:t>
      </w:r>
      <w:r w:rsidR="00FA79B6" w:rsidRPr="00FA79B6">
        <w:t xml:space="preserve"> integral to our study, </w:t>
      </w:r>
      <w:r>
        <w:t xml:space="preserve">especially </w:t>
      </w:r>
      <w:r w:rsidR="00FA79B6" w:rsidRPr="00FA79B6">
        <w:t>informing our Early Warning System design</w:t>
      </w:r>
      <w:r w:rsidR="00814924">
        <w:t>: this</w:t>
      </w:r>
      <w:r>
        <w:t xml:space="preserve"> input </w:t>
      </w:r>
      <w:r w:rsidR="00814924">
        <w:t>will guide</w:t>
      </w:r>
      <w:r w:rsidR="00FA79B6" w:rsidRPr="00FA79B6">
        <w:t xml:space="preserv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lastRenderedPageBreak/>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61E86B23"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814924">
        <w:rPr>
          <w:rFonts w:eastAsia="Calibri"/>
        </w:rPr>
        <w:t>Careful deliberation is required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15C66EED" w:rsidR="009D4915" w:rsidRPr="009D4915" w:rsidRDefault="00814924" w:rsidP="009D4915">
      <w:pPr>
        <w:spacing w:before="120" w:after="120" w:line="240" w:lineRule="auto"/>
        <w:rPr>
          <w:rFonts w:eastAsia="Calibri"/>
        </w:rPr>
      </w:pPr>
      <w:r>
        <w:rPr>
          <w:rFonts w:eastAsia="Calibri"/>
        </w:rPr>
        <w:t>To</w:t>
      </w:r>
      <w:r w:rsidR="00124960">
        <w:rPr>
          <w:rFonts w:eastAsia="Calibri"/>
        </w:rPr>
        <w:t xml:space="preserve"> </w:t>
      </w:r>
      <w:r w:rsidR="006426A0">
        <w:rPr>
          <w:rFonts w:eastAsia="Calibri"/>
        </w:rPr>
        <w:t>protect</w:t>
      </w:r>
      <w:r w:rsidR="009D4915" w:rsidRPr="009D4915">
        <w:rPr>
          <w:rFonts w:eastAsia="Calibri"/>
        </w:rPr>
        <w:t xml:space="preserve"> potentially identifiable information</w:t>
      </w:r>
      <w:r w:rsidR="00124960">
        <w:rPr>
          <w:rFonts w:eastAsia="Calibri"/>
        </w:rPr>
        <w:t xml:space="preserve"> and </w:t>
      </w:r>
      <w:r>
        <w:rPr>
          <w:rFonts w:eastAsia="Calibri"/>
        </w:rPr>
        <w:t>minimise privacy risks (such as indirect identifiers like geographical data in the collected data), we will employ several protective measures,</w:t>
      </w:r>
      <w:r w:rsidR="00124960">
        <w:rPr>
          <w:rFonts w:eastAsia="Calibri"/>
        </w:rPr>
        <w:t xml:space="preserve"> including the restriction of identifiable data and </w:t>
      </w:r>
      <w:r>
        <w:rPr>
          <w:rFonts w:eastAsia="Calibri"/>
        </w:rPr>
        <w:t>the non-use of real names or other identifying factors. Data will be stored on</w:t>
      </w:r>
      <w:r w:rsidR="009D4915" w:rsidRPr="009D4915">
        <w:rPr>
          <w:rFonts w:eastAsia="Calibri"/>
        </w:rPr>
        <w:t xml:space="preserve"> a password-protected server with limited access. </w:t>
      </w:r>
      <w:r>
        <w:rPr>
          <w:rFonts w:eastAsia="Calibri"/>
        </w:rPr>
        <w:t>Follow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sidR="00124960">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51C424AE" w:rsidR="00E96F48" w:rsidRPr="00E96F48" w:rsidRDefault="00814924" w:rsidP="00E96F48">
      <w:r>
        <w:t>Prompt dissemination of research findings is crucial to the HE</w:t>
      </w:r>
      <w:r w:rsidRPr="00814924">
        <w:rPr>
          <w:vertAlign w:val="superscript"/>
        </w:rPr>
        <w:t>2</w:t>
      </w:r>
      <w:r>
        <w:t xml:space="preserve">AT </w:t>
      </w:r>
      <w:proofErr w:type="spellStart"/>
      <w:r>
        <w:t>Center's</w:t>
      </w:r>
      <w:proofErr w:type="spellEnd"/>
      <w:r>
        <w:t xml:space="preserve"> effectiveness</w:t>
      </w:r>
      <w:r w:rsidR="00E96F48" w:rsidRPr="00E96F48">
        <w:t xml:space="preserve">. We </w:t>
      </w:r>
      <w:r w:rsidR="006426A0">
        <w:t>devised a</w:t>
      </w:r>
      <w:r w:rsidR="00E96F48" w:rsidRPr="00E96F48">
        <w:t xml:space="preserve"> strategy detailing publication types, authors, and release dates. Our findings will be shared with research and relevant </w:t>
      </w:r>
      <w:r w:rsidR="00D122CC">
        <w:t xml:space="preserve">working partners </w:t>
      </w:r>
      <w:r w:rsidR="00E96F48" w:rsidRPr="00E96F48">
        <w:t xml:space="preserve">to inform various levels of activities and update recommendations as needed. Timely dissemination is vital to </w:t>
      </w:r>
      <w:r>
        <w:t xml:space="preserve">the </w:t>
      </w:r>
      <w:r w:rsidR="00E96F48" w:rsidRPr="00E96F48">
        <w:t>HE</w:t>
      </w:r>
      <w:r w:rsidR="00E96F48" w:rsidRPr="00A05FB2">
        <w:rPr>
          <w:vertAlign w:val="superscript"/>
        </w:rPr>
        <w:t>2</w:t>
      </w:r>
      <w:r w:rsidR="00E96F48" w:rsidRPr="00E96F48">
        <w:t xml:space="preserve">AT </w:t>
      </w:r>
      <w:proofErr w:type="spellStart"/>
      <w:r w:rsidR="00E96F48" w:rsidRPr="00E96F48">
        <w:t>Center's</w:t>
      </w:r>
      <w:proofErr w:type="spellEnd"/>
      <w:r w:rsidR="00E96F48" w:rsidRPr="00E96F48">
        <w:t xml:space="preserve">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lastRenderedPageBreak/>
        <w:t>Author Contributions</w:t>
      </w:r>
      <w:r w:rsidRPr="40B171D2">
        <w:rPr>
          <w:b/>
          <w:bCs/>
        </w:rPr>
        <w:t>:</w:t>
      </w:r>
    </w:p>
    <w:p w14:paraId="38A1E01A" w14:textId="0981E177" w:rsidR="00055D94" w:rsidRPr="00055D94" w:rsidRDefault="00055D94" w:rsidP="007D577E">
      <w:r w:rsidRPr="00055D94">
        <w:t>CJ, CP, SL, MFC</w:t>
      </w:r>
      <w:r w:rsidR="00F9538F" w:rsidRPr="00F9538F">
        <w:t>, and GC were involved in the research's conception and design</w:t>
      </w:r>
      <w:r w:rsidRPr="00055D94">
        <w:t>. CP, GM, and MFC obtained ethics approval. CP, MFC, and YEK were involved in data acquisition. CP, MFC and SL prepared the figures, and CP and CJ drafted the manuscript. AW was involved in the conception and design, reviewing the</w:t>
      </w:r>
      <w:r w:rsidR="007A78B9">
        <w:t xml:space="preserve"> structure of the paper</w:t>
      </w:r>
      <w:r w:rsidRPr="00055D94">
        <w:t xml:space="preserve">. All authors (CJ, CP, YEK, BRJ, KAM, MI, GM, MFC, SM, SL, PTM, EV, KE, BK, AW, and GC) were involved in the planning, conduct, and reporting of the work, </w:t>
      </w:r>
      <w:proofErr w:type="gramStart"/>
      <w:r w:rsidRPr="00055D94">
        <w:t>editing</w:t>
      </w:r>
      <w:proofErr w:type="gramEnd"/>
      <w:r w:rsidRPr="00055D94">
        <w:t xml:space="preserve"> and revising the manuscript, and approving the final version for submission.</w:t>
      </w:r>
    </w:p>
    <w:p w14:paraId="7A8C80F0" w14:textId="77B011A5" w:rsidR="002205B1" w:rsidRDefault="40B171D2" w:rsidP="008E3026">
      <w:pPr>
        <w:pStyle w:val="Heading1"/>
      </w:pPr>
      <w:r>
        <w:t xml:space="preserve">Funding statement: </w:t>
      </w:r>
    </w:p>
    <w:p w14:paraId="4D9BD005" w14:textId="6CC00BFD" w:rsidR="00D5234A" w:rsidRPr="00D5234A" w:rsidRDefault="00D5234A">
      <w:pPr>
        <w:rPr>
          <w:lang w:val="en-US"/>
        </w:rPr>
      </w:pPr>
      <w:r w:rsidRPr="00D5234A">
        <w:rPr>
          <w:lang w:val="en-US"/>
        </w:rPr>
        <w:t xml:space="preserve">Research reported in this publication was supported by the Fogarty International </w:t>
      </w:r>
      <w:proofErr w:type="gramStart"/>
      <w:r w:rsidRPr="00D5234A">
        <w:rPr>
          <w:lang w:val="en-US"/>
        </w:rPr>
        <w:t>Center </w:t>
      </w:r>
      <w:r w:rsidR="00814924">
        <w:rPr>
          <w:lang w:val="en-US"/>
        </w:rPr>
        <w:t>,</w:t>
      </w:r>
      <w:proofErr w:type="gramEnd"/>
      <w:r w:rsidR="00814924">
        <w:rPr>
          <w:lang w:val="en-US"/>
        </w:rPr>
        <w:t xml:space="preserve"> the </w:t>
      </w:r>
      <w:r w:rsidRPr="00D5234A">
        <w:rPr>
          <w:lang w:val="en-US"/>
        </w:rPr>
        <w:t>National Institute of Environmental Health Sciences (NIEHS)</w:t>
      </w:r>
      <w:r w:rsidR="00814924">
        <w:rPr>
          <w:lang w:val="en-US"/>
        </w:rPr>
        <w:t>,</w:t>
      </w:r>
      <w:r w:rsidRPr="00D5234A">
        <w:rPr>
          <w:lang w:val="en-US"/>
        </w:rPr>
        <w:t xml:space="preserve">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7375D1E"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3" w:tgtFrame="_new" w:history="1">
        <w:r w:rsidR="002A04C3" w:rsidRPr="00877B69">
          <w:rPr>
            <w:rStyle w:val="Hyperlink"/>
          </w:rPr>
          <w:t>cjack@csag.uct.ac.za</w:t>
        </w:r>
      </w:hyperlink>
      <w:r w:rsidR="002A04C3" w:rsidRPr="002A04C3">
        <w:t>. The request will be reviewed</w:t>
      </w:r>
      <w:r w:rsidR="00814924">
        <w:t xml:space="preserve">, and data will be shared subject to the approval of the request, ensuring the purpose aligns with ethical standards and that </w:t>
      </w:r>
      <w:r w:rsidR="002A04C3" w:rsidRPr="002A04C3">
        <w:t xml:space="preserve">the </w:t>
      </w:r>
      <w:r w:rsidR="00814924">
        <w:t>participants' privacy</w:t>
      </w:r>
      <w:r w:rsidR="002A04C3" w:rsidRPr="002A04C3">
        <w:t xml:space="preserve"> is protected.</w:t>
      </w:r>
    </w:p>
    <w:p w14:paraId="545DB6C5" w14:textId="77777777" w:rsidR="002205B1" w:rsidRDefault="40B171D2" w:rsidP="008E3026">
      <w:pPr>
        <w:pStyle w:val="Heading1"/>
      </w:pPr>
      <w:r>
        <w:t>References</w:t>
      </w:r>
    </w:p>
    <w:p w14:paraId="2A3982CD" w14:textId="77777777" w:rsidR="002205B1" w:rsidRDefault="002205B1"/>
    <w:p w14:paraId="016C9177" w14:textId="412480B3" w:rsidR="00BF462B" w:rsidRPr="00BF462B" w:rsidRDefault="008B2DB9" w:rsidP="00BF462B">
      <w:pPr>
        <w:pStyle w:val="EndNoteBibliography"/>
        <w:spacing w:after="0"/>
        <w:ind w:left="720" w:hanging="720"/>
        <w:rPr>
          <w:i/>
          <w:noProof/>
        </w:rPr>
      </w:pPr>
      <w:r>
        <w:fldChar w:fldCharType="begin"/>
      </w:r>
      <w:r>
        <w:instrText xml:space="preserve"> ADDIN EN.REFLIST </w:instrText>
      </w:r>
      <w:r>
        <w:fldChar w:fldCharType="separate"/>
      </w:r>
      <w:r w:rsidR="00BF462B" w:rsidRPr="00BF462B">
        <w:rPr>
          <w:noProof/>
        </w:rPr>
        <w:t>1.</w:t>
      </w:r>
      <w:r w:rsidR="00BF462B" w:rsidRPr="00BF462B">
        <w:rPr>
          <w:noProof/>
        </w:rPr>
        <w:tab/>
      </w:r>
      <w:r w:rsidR="00BF462B" w:rsidRPr="00BF462B">
        <w:rPr>
          <w:i/>
          <w:noProof/>
        </w:rPr>
        <w:t xml:space="preserve"> Harnessing Data Science for Health Discovery and Innovation in Africa (DS-I Africa). Retrieved from </w:t>
      </w:r>
      <w:hyperlink r:id="rId14" w:history="1">
        <w:r w:rsidR="00BF462B" w:rsidRPr="00BF462B">
          <w:rPr>
            <w:rStyle w:val="Hyperlink"/>
            <w:i/>
            <w:noProof/>
          </w:rPr>
          <w:t>https://commonfund.nih.gov/AfricaData</w:t>
        </w:r>
      </w:hyperlink>
      <w:r w:rsidR="00BF462B" w:rsidRPr="00BF462B">
        <w:rPr>
          <w:i/>
          <w:noProof/>
        </w:rPr>
        <w:t>.</w:t>
      </w:r>
    </w:p>
    <w:p w14:paraId="26BAC3DC" w14:textId="77777777" w:rsidR="00BF462B" w:rsidRPr="00BF462B" w:rsidRDefault="00BF462B" w:rsidP="00BF462B">
      <w:pPr>
        <w:pStyle w:val="EndNoteBibliography"/>
        <w:spacing w:after="0"/>
        <w:ind w:left="720" w:hanging="720"/>
        <w:rPr>
          <w:noProof/>
        </w:rPr>
      </w:pPr>
      <w:r w:rsidRPr="00BF462B">
        <w:rPr>
          <w:noProof/>
        </w:rPr>
        <w:t>2.</w:t>
      </w:r>
      <w:r w:rsidRPr="00BF462B">
        <w:rPr>
          <w:noProof/>
        </w:rPr>
        <w:tab/>
        <w:t xml:space="preserve">Johnson, D.P., J.S. Wilson, and G.C. Luber, </w:t>
      </w:r>
      <w:r w:rsidRPr="00BF462B">
        <w:rPr>
          <w:i/>
          <w:noProof/>
        </w:rPr>
        <w:t>Socioeconomic indicators of heat-related health risk supplemented with remotely sensed data.</w:t>
      </w:r>
      <w:r w:rsidRPr="00BF462B">
        <w:rPr>
          <w:noProof/>
        </w:rPr>
        <w:t xml:space="preserve"> International Journal of Health Geographics, 2009. </w:t>
      </w:r>
      <w:r w:rsidRPr="00BF462B">
        <w:rPr>
          <w:b/>
          <w:noProof/>
        </w:rPr>
        <w:t>8</w:t>
      </w:r>
      <w:r w:rsidRPr="00BF462B">
        <w:rPr>
          <w:noProof/>
        </w:rPr>
        <w:t>(1): p. 57.</w:t>
      </w:r>
    </w:p>
    <w:p w14:paraId="0ED9993D" w14:textId="77777777" w:rsidR="00BF462B" w:rsidRPr="00BF462B" w:rsidRDefault="00BF462B" w:rsidP="00BF462B">
      <w:pPr>
        <w:pStyle w:val="EndNoteBibliography"/>
        <w:spacing w:after="0"/>
        <w:ind w:left="720" w:hanging="720"/>
        <w:rPr>
          <w:noProof/>
        </w:rPr>
      </w:pPr>
      <w:r w:rsidRPr="00BF462B">
        <w:rPr>
          <w:noProof/>
        </w:rPr>
        <w:t>3.</w:t>
      </w:r>
      <w:r w:rsidRPr="00BF462B">
        <w:rPr>
          <w:noProof/>
        </w:rPr>
        <w:tab/>
        <w:t xml:space="preserve">Jung, J., et al., </w:t>
      </w:r>
      <w:r w:rsidRPr="00BF462B">
        <w:rPr>
          <w:i/>
          <w:noProof/>
        </w:rPr>
        <w:t>Heat illness data strengthens vulnerability maps.</w:t>
      </w:r>
      <w:r w:rsidRPr="00BF462B">
        <w:rPr>
          <w:noProof/>
        </w:rPr>
        <w:t xml:space="preserve"> BMC Public Health, 2021. </w:t>
      </w:r>
      <w:r w:rsidRPr="00BF462B">
        <w:rPr>
          <w:b/>
          <w:noProof/>
        </w:rPr>
        <w:t>21</w:t>
      </w:r>
      <w:r w:rsidRPr="00BF462B">
        <w:rPr>
          <w:noProof/>
        </w:rPr>
        <w:t>(1): p. 1999.</w:t>
      </w:r>
    </w:p>
    <w:p w14:paraId="5570CBB5" w14:textId="77777777" w:rsidR="00BF462B" w:rsidRPr="00BF462B" w:rsidRDefault="00BF462B" w:rsidP="00BF462B">
      <w:pPr>
        <w:pStyle w:val="EndNoteBibliography"/>
        <w:spacing w:after="0"/>
        <w:ind w:left="720" w:hanging="720"/>
        <w:rPr>
          <w:noProof/>
        </w:rPr>
      </w:pPr>
      <w:r w:rsidRPr="00BF462B">
        <w:rPr>
          <w:noProof/>
        </w:rPr>
        <w:t>4.</w:t>
      </w:r>
      <w:r w:rsidRPr="00BF462B">
        <w:rPr>
          <w:noProof/>
        </w:rPr>
        <w:tab/>
        <w:t xml:space="preserve">Xu, R., et al., </w:t>
      </w:r>
      <w:r w:rsidRPr="00BF462B">
        <w:rPr>
          <w:i/>
          <w:noProof/>
        </w:rPr>
        <w:t>Socioeconomic level and associations between heat exposure and all-cause and cause-specific hospitalization in 1,814 Brazilian cities: A nationwide case-crossover study.</w:t>
      </w:r>
      <w:r w:rsidRPr="00BF462B">
        <w:rPr>
          <w:noProof/>
        </w:rPr>
        <w:t xml:space="preserve"> PLoS Medicine, 2020. </w:t>
      </w:r>
      <w:r w:rsidRPr="00BF462B">
        <w:rPr>
          <w:b/>
          <w:noProof/>
        </w:rPr>
        <w:t>17</w:t>
      </w:r>
      <w:r w:rsidRPr="00BF462B">
        <w:rPr>
          <w:noProof/>
        </w:rPr>
        <w:t>(10): p. e1003369.</w:t>
      </w:r>
    </w:p>
    <w:p w14:paraId="50BB1266" w14:textId="77777777" w:rsidR="00BF462B" w:rsidRPr="00BF462B" w:rsidRDefault="00BF462B" w:rsidP="00BF462B">
      <w:pPr>
        <w:pStyle w:val="EndNoteBibliography"/>
        <w:spacing w:after="0"/>
        <w:ind w:left="720" w:hanging="720"/>
        <w:rPr>
          <w:noProof/>
        </w:rPr>
      </w:pPr>
      <w:r w:rsidRPr="00BF462B">
        <w:rPr>
          <w:noProof/>
        </w:rPr>
        <w:t>5.</w:t>
      </w:r>
      <w:r w:rsidRPr="00BF462B">
        <w:rPr>
          <w:noProof/>
        </w:rPr>
        <w:tab/>
        <w:t xml:space="preserve">Ncongwane, K.P., et al., </w:t>
      </w:r>
      <w:r w:rsidRPr="00BF462B">
        <w:rPr>
          <w:i/>
          <w:noProof/>
        </w:rPr>
        <w:t>A Literature Review of the Impacts of Heat Stress on Human Health across Africa.</w:t>
      </w:r>
      <w:r w:rsidRPr="00BF462B">
        <w:rPr>
          <w:noProof/>
        </w:rPr>
        <w:t xml:space="preserve"> Sustainability, 2021. </w:t>
      </w:r>
      <w:r w:rsidRPr="00BF462B">
        <w:rPr>
          <w:b/>
          <w:noProof/>
        </w:rPr>
        <w:t>13</w:t>
      </w:r>
      <w:r w:rsidRPr="00BF462B">
        <w:rPr>
          <w:noProof/>
        </w:rPr>
        <w:t>(9): p. 5312.</w:t>
      </w:r>
    </w:p>
    <w:p w14:paraId="5A2B877F" w14:textId="77777777" w:rsidR="00BF462B" w:rsidRPr="00BF462B" w:rsidRDefault="00BF462B" w:rsidP="00BF462B">
      <w:pPr>
        <w:pStyle w:val="EndNoteBibliography"/>
        <w:spacing w:after="0"/>
        <w:ind w:left="720" w:hanging="720"/>
        <w:rPr>
          <w:noProof/>
        </w:rPr>
      </w:pPr>
      <w:r w:rsidRPr="00BF462B">
        <w:rPr>
          <w:noProof/>
        </w:rPr>
        <w:t>6.</w:t>
      </w:r>
      <w:r w:rsidRPr="00BF462B">
        <w:rPr>
          <w:noProof/>
        </w:rPr>
        <w:tab/>
        <w:t xml:space="preserve">Pasquini, L., et al., </w:t>
      </w:r>
      <w:r w:rsidRPr="00BF462B">
        <w:rPr>
          <w:i/>
          <w:noProof/>
        </w:rPr>
        <w:t>Emerging climate change-related public health challenges in Africa: A case study of the heat-health vulnerability of informal settlement residents in Dar es Salaam, Tanzania.</w:t>
      </w:r>
      <w:r w:rsidRPr="00BF462B">
        <w:rPr>
          <w:noProof/>
        </w:rPr>
        <w:t xml:space="preserve"> Sci Total Environ, 2020. </w:t>
      </w:r>
      <w:r w:rsidRPr="00BF462B">
        <w:rPr>
          <w:b/>
          <w:noProof/>
        </w:rPr>
        <w:t>747</w:t>
      </w:r>
      <w:r w:rsidRPr="00BF462B">
        <w:rPr>
          <w:noProof/>
        </w:rPr>
        <w:t>: p. 141355.</w:t>
      </w:r>
    </w:p>
    <w:p w14:paraId="45D35330" w14:textId="77777777" w:rsidR="00BF462B" w:rsidRPr="00BF462B" w:rsidRDefault="00BF462B" w:rsidP="00BF462B">
      <w:pPr>
        <w:pStyle w:val="EndNoteBibliography"/>
        <w:spacing w:after="0"/>
        <w:ind w:left="720" w:hanging="720"/>
        <w:rPr>
          <w:noProof/>
        </w:rPr>
      </w:pPr>
      <w:r w:rsidRPr="00BF462B">
        <w:rPr>
          <w:noProof/>
        </w:rPr>
        <w:lastRenderedPageBreak/>
        <w:t>7.</w:t>
      </w:r>
      <w:r w:rsidRPr="00BF462B">
        <w:rPr>
          <w:noProof/>
        </w:rPr>
        <w:tab/>
        <w:t xml:space="preserve">Wright, C.Y., et al., </w:t>
      </w:r>
      <w:r w:rsidRPr="00BF462B">
        <w:rPr>
          <w:i/>
          <w:noProof/>
        </w:rPr>
        <w:t>Socio-economic, infrastructural and health-related risk factors associated with adverse heat-health effects reportedly experienced during hot weather in South Africa.</w:t>
      </w:r>
      <w:r w:rsidRPr="00BF462B">
        <w:rPr>
          <w:noProof/>
        </w:rPr>
        <w:t xml:space="preserve"> Pan Afr Med J, 2019. </w:t>
      </w:r>
      <w:r w:rsidRPr="00BF462B">
        <w:rPr>
          <w:b/>
          <w:noProof/>
        </w:rPr>
        <w:t>34</w:t>
      </w:r>
      <w:r w:rsidRPr="00BF462B">
        <w:rPr>
          <w:noProof/>
        </w:rPr>
        <w:t>: p. 40.</w:t>
      </w:r>
    </w:p>
    <w:p w14:paraId="2D4075F8" w14:textId="77777777" w:rsidR="00BF462B" w:rsidRPr="00BF462B" w:rsidRDefault="00BF462B" w:rsidP="00BF462B">
      <w:pPr>
        <w:pStyle w:val="EndNoteBibliography"/>
        <w:spacing w:after="0"/>
        <w:ind w:left="720" w:hanging="720"/>
        <w:rPr>
          <w:noProof/>
        </w:rPr>
      </w:pPr>
      <w:r w:rsidRPr="00BF462B">
        <w:rPr>
          <w:noProof/>
        </w:rPr>
        <w:t>8.</w:t>
      </w:r>
      <w:r w:rsidRPr="00BF462B">
        <w:rPr>
          <w:noProof/>
        </w:rPr>
        <w:tab/>
        <w:t xml:space="preserve">Igun, E., et al., </w:t>
      </w:r>
      <w:r w:rsidRPr="00BF462B">
        <w:rPr>
          <w:i/>
          <w:noProof/>
        </w:rPr>
        <w:t>Enhanced nighttime heatwaves over African urban clusters.</w:t>
      </w:r>
      <w:r w:rsidRPr="00BF462B">
        <w:rPr>
          <w:noProof/>
        </w:rPr>
        <w:t xml:space="preserve"> Environmental Research Letters, 2022. </w:t>
      </w:r>
      <w:r w:rsidRPr="00BF462B">
        <w:rPr>
          <w:b/>
          <w:noProof/>
        </w:rPr>
        <w:t>18</w:t>
      </w:r>
      <w:r w:rsidRPr="00BF462B">
        <w:rPr>
          <w:noProof/>
        </w:rPr>
        <w:t>.</w:t>
      </w:r>
    </w:p>
    <w:p w14:paraId="3EE08975" w14:textId="77777777" w:rsidR="00BF462B" w:rsidRPr="00BF462B" w:rsidRDefault="00BF462B" w:rsidP="00BF462B">
      <w:pPr>
        <w:pStyle w:val="EndNoteBibliography"/>
        <w:spacing w:after="0"/>
        <w:ind w:left="720" w:hanging="720"/>
        <w:rPr>
          <w:noProof/>
        </w:rPr>
      </w:pPr>
      <w:r w:rsidRPr="00BF462B">
        <w:rPr>
          <w:noProof/>
        </w:rPr>
        <w:t>9.</w:t>
      </w:r>
      <w:r w:rsidRPr="00BF462B">
        <w:rPr>
          <w:noProof/>
        </w:rPr>
        <w:tab/>
        <w:t xml:space="preserve">Enete, I., </w:t>
      </w:r>
      <w:r w:rsidRPr="00BF462B">
        <w:rPr>
          <w:i/>
          <w:noProof/>
        </w:rPr>
        <w:t>Assessment of Health Related Impacts of Urban Heat Island (UHI) in Douala Metropolis, Cameroon.</w:t>
      </w:r>
      <w:r w:rsidRPr="00BF462B">
        <w:rPr>
          <w:noProof/>
        </w:rPr>
        <w:t xml:space="preserve"> International Journal of Environmental Protection and Policy, 2014. </w:t>
      </w:r>
      <w:r w:rsidRPr="00BF462B">
        <w:rPr>
          <w:b/>
          <w:noProof/>
        </w:rPr>
        <w:t>2</w:t>
      </w:r>
      <w:r w:rsidRPr="00BF462B">
        <w:rPr>
          <w:noProof/>
        </w:rPr>
        <w:t>: p. 35.</w:t>
      </w:r>
    </w:p>
    <w:p w14:paraId="52D7AD9C" w14:textId="77777777" w:rsidR="00BF462B" w:rsidRPr="00BF462B" w:rsidRDefault="00BF462B" w:rsidP="00BF462B">
      <w:pPr>
        <w:pStyle w:val="EndNoteBibliography"/>
        <w:spacing w:after="0"/>
        <w:ind w:left="720" w:hanging="720"/>
        <w:rPr>
          <w:noProof/>
        </w:rPr>
      </w:pPr>
      <w:r w:rsidRPr="00BF462B">
        <w:rPr>
          <w:noProof/>
        </w:rPr>
        <w:t>10.</w:t>
      </w:r>
      <w:r w:rsidRPr="00BF462B">
        <w:rPr>
          <w:noProof/>
        </w:rPr>
        <w:tab/>
        <w:t xml:space="preserve">Rohat, G., et al., </w:t>
      </w:r>
      <w:r w:rsidRPr="00BF462B">
        <w:rPr>
          <w:i/>
          <w:noProof/>
        </w:rPr>
        <w:t>Projections of human exposure to dangerous heat in African cities under multiple socioeconomic and climate scenarios.</w:t>
      </w:r>
      <w:r w:rsidRPr="00BF462B">
        <w:rPr>
          <w:noProof/>
        </w:rPr>
        <w:t xml:space="preserve"> Earth's Future, 2019. </w:t>
      </w:r>
      <w:r w:rsidRPr="00BF462B">
        <w:rPr>
          <w:b/>
          <w:noProof/>
        </w:rPr>
        <w:t>7</w:t>
      </w:r>
      <w:r w:rsidRPr="00BF462B">
        <w:rPr>
          <w:noProof/>
        </w:rPr>
        <w:t>(5): p. 528-546.</w:t>
      </w:r>
    </w:p>
    <w:p w14:paraId="31F80EA0" w14:textId="77777777" w:rsidR="00BF462B" w:rsidRPr="00BF462B" w:rsidRDefault="00BF462B" w:rsidP="00BF462B">
      <w:pPr>
        <w:pStyle w:val="EndNoteBibliography"/>
        <w:spacing w:after="0"/>
        <w:ind w:left="720" w:hanging="720"/>
        <w:rPr>
          <w:noProof/>
        </w:rPr>
      </w:pPr>
      <w:r w:rsidRPr="00BF462B">
        <w:rPr>
          <w:noProof/>
        </w:rPr>
        <w:t>11.</w:t>
      </w:r>
      <w:r w:rsidRPr="00BF462B">
        <w:rPr>
          <w:noProof/>
        </w:rPr>
        <w:tab/>
        <w:t xml:space="preserve">Thiaw, W.M., et al., </w:t>
      </w:r>
      <w:r w:rsidRPr="00BF462B">
        <w:rPr>
          <w:i/>
          <w:noProof/>
        </w:rPr>
        <w:t>Toward Experimental Heat–Health Early Warning in Africa.</w:t>
      </w:r>
      <w:r w:rsidRPr="00BF462B">
        <w:rPr>
          <w:noProof/>
        </w:rPr>
        <w:t xml:space="preserve"> Bulletin of the American Meteorological Society, 2022.</w:t>
      </w:r>
    </w:p>
    <w:p w14:paraId="3595A8DC" w14:textId="77777777" w:rsidR="00BF462B" w:rsidRPr="00BF462B" w:rsidRDefault="00BF462B" w:rsidP="00BF462B">
      <w:pPr>
        <w:pStyle w:val="EndNoteBibliography"/>
        <w:spacing w:after="0"/>
        <w:ind w:left="720" w:hanging="720"/>
        <w:rPr>
          <w:noProof/>
        </w:rPr>
      </w:pPr>
      <w:r w:rsidRPr="00BF462B">
        <w:rPr>
          <w:noProof/>
        </w:rPr>
        <w:t>12.</w:t>
      </w:r>
      <w:r w:rsidRPr="00BF462B">
        <w:rPr>
          <w:noProof/>
        </w:rPr>
        <w:tab/>
        <w:t xml:space="preserve">Chapman, S., et al., </w:t>
      </w:r>
      <w:r w:rsidRPr="00BF462B">
        <w:rPr>
          <w:i/>
          <w:noProof/>
        </w:rPr>
        <w:t>Past and projected climate change impacts on heat-related child mortality in Africa.</w:t>
      </w:r>
      <w:r w:rsidRPr="00BF462B">
        <w:rPr>
          <w:noProof/>
        </w:rPr>
        <w:t xml:space="preserve"> Environmental Research Letters, 2022. </w:t>
      </w:r>
      <w:r w:rsidRPr="00BF462B">
        <w:rPr>
          <w:b/>
          <w:noProof/>
        </w:rPr>
        <w:t>17</w:t>
      </w:r>
      <w:r w:rsidRPr="00BF462B">
        <w:rPr>
          <w:noProof/>
        </w:rPr>
        <w:t>(7): p. 074028.</w:t>
      </w:r>
    </w:p>
    <w:p w14:paraId="2B55EDF1" w14:textId="77777777" w:rsidR="00BF462B" w:rsidRPr="00BF462B" w:rsidRDefault="00BF462B" w:rsidP="00BF462B">
      <w:pPr>
        <w:pStyle w:val="EndNoteBibliography"/>
        <w:spacing w:after="0"/>
        <w:ind w:left="720" w:hanging="720"/>
        <w:rPr>
          <w:noProof/>
        </w:rPr>
      </w:pPr>
      <w:r w:rsidRPr="00BF462B">
        <w:rPr>
          <w:noProof/>
        </w:rPr>
        <w:t>13.</w:t>
      </w:r>
      <w:r w:rsidRPr="00BF462B">
        <w:rPr>
          <w:noProof/>
        </w:rPr>
        <w:tab/>
        <w:t xml:space="preserve">Lwasa, S., </w:t>
      </w:r>
      <w:r w:rsidRPr="00BF462B">
        <w:rPr>
          <w:i/>
          <w:noProof/>
        </w:rPr>
        <w:t>Managing African Urbanization in the Context of Environmental Change.</w:t>
      </w:r>
      <w:r w:rsidRPr="00BF462B">
        <w:rPr>
          <w:noProof/>
        </w:rPr>
        <w:t xml:space="preserve"> Interactions, 2014. </w:t>
      </w:r>
      <w:r w:rsidRPr="00BF462B">
        <w:rPr>
          <w:b/>
          <w:noProof/>
        </w:rPr>
        <w:t>2</w:t>
      </w:r>
      <w:r w:rsidRPr="00BF462B">
        <w:rPr>
          <w:noProof/>
        </w:rPr>
        <w:t>.</w:t>
      </w:r>
    </w:p>
    <w:p w14:paraId="0960866E" w14:textId="77777777" w:rsidR="00BF462B" w:rsidRPr="00BF462B" w:rsidRDefault="00BF462B" w:rsidP="00BF462B">
      <w:pPr>
        <w:pStyle w:val="EndNoteBibliography"/>
        <w:spacing w:after="0"/>
        <w:ind w:left="720" w:hanging="720"/>
        <w:rPr>
          <w:noProof/>
        </w:rPr>
      </w:pPr>
      <w:r w:rsidRPr="00BF462B">
        <w:rPr>
          <w:noProof/>
        </w:rPr>
        <w:t>14.</w:t>
      </w:r>
      <w:r w:rsidRPr="00BF462B">
        <w:rPr>
          <w:noProof/>
        </w:rPr>
        <w:tab/>
        <w:t xml:space="preserve">Wang, Y.P. and K. Kintrea, </w:t>
      </w:r>
      <w:r w:rsidRPr="00BF462B">
        <w:rPr>
          <w:i/>
          <w:noProof/>
        </w:rPr>
        <w:t>Urban Expansion and Land Use Changes in Asia and Africa.</w:t>
      </w:r>
      <w:r w:rsidRPr="00BF462B">
        <w:rPr>
          <w:noProof/>
        </w:rPr>
        <w:t xml:space="preserve"> Environment and Urbanization Asia, 2021. </w:t>
      </w:r>
      <w:r w:rsidRPr="00BF462B">
        <w:rPr>
          <w:b/>
          <w:noProof/>
        </w:rPr>
        <w:t>12</w:t>
      </w:r>
      <w:r w:rsidRPr="00BF462B">
        <w:rPr>
          <w:noProof/>
        </w:rPr>
        <w:t>: p. S13 - S17.</w:t>
      </w:r>
    </w:p>
    <w:p w14:paraId="660F44D6" w14:textId="77777777" w:rsidR="00BF462B" w:rsidRPr="00BF462B" w:rsidRDefault="00BF462B" w:rsidP="00BF462B">
      <w:pPr>
        <w:pStyle w:val="EndNoteBibliography"/>
        <w:spacing w:after="0"/>
        <w:ind w:left="720" w:hanging="720"/>
        <w:rPr>
          <w:noProof/>
        </w:rPr>
      </w:pPr>
      <w:r w:rsidRPr="00BF462B">
        <w:rPr>
          <w:noProof/>
        </w:rPr>
        <w:t>15.</w:t>
      </w:r>
      <w:r w:rsidRPr="00BF462B">
        <w:rPr>
          <w:noProof/>
        </w:rPr>
        <w:tab/>
        <w:t xml:space="preserve">Abrahams, C. and D. Everatt, </w:t>
      </w:r>
      <w:r w:rsidRPr="00BF462B">
        <w:rPr>
          <w:i/>
          <w:noProof/>
        </w:rPr>
        <w:t>City Profile: Johannesburg, South Africa.</w:t>
      </w:r>
      <w:r w:rsidRPr="00BF462B">
        <w:rPr>
          <w:noProof/>
        </w:rPr>
        <w:t xml:space="preserve"> Environment and Urbanization Asia, 2019. </w:t>
      </w:r>
      <w:r w:rsidRPr="00BF462B">
        <w:rPr>
          <w:b/>
          <w:noProof/>
        </w:rPr>
        <w:t>10</w:t>
      </w:r>
      <w:r w:rsidRPr="00BF462B">
        <w:rPr>
          <w:noProof/>
        </w:rPr>
        <w:t>: p. 255 - 270.</w:t>
      </w:r>
    </w:p>
    <w:p w14:paraId="6848B237" w14:textId="77777777" w:rsidR="00BF462B" w:rsidRPr="00BF462B" w:rsidRDefault="00BF462B" w:rsidP="00BF462B">
      <w:pPr>
        <w:pStyle w:val="EndNoteBibliography"/>
        <w:spacing w:after="0"/>
        <w:ind w:left="720" w:hanging="720"/>
        <w:rPr>
          <w:noProof/>
        </w:rPr>
      </w:pPr>
      <w:r w:rsidRPr="00BF462B">
        <w:rPr>
          <w:noProof/>
        </w:rPr>
        <w:t>16.</w:t>
      </w:r>
      <w:r w:rsidRPr="00BF462B">
        <w:rPr>
          <w:noProof/>
        </w:rPr>
        <w:tab/>
        <w:t xml:space="preserve">Rees, H.V., et al., </w:t>
      </w:r>
      <w:r w:rsidRPr="00BF462B">
        <w:rPr>
          <w:i/>
          <w:noProof/>
        </w:rPr>
        <w:t>At the Heart of the Problem: Health in Johannesburg’s Inner-City.</w:t>
      </w:r>
      <w:r w:rsidRPr="00BF462B">
        <w:rPr>
          <w:noProof/>
        </w:rPr>
        <w:t xml:space="preserve"> BMC Public Health, 2017. </w:t>
      </w:r>
      <w:r w:rsidRPr="00BF462B">
        <w:rPr>
          <w:b/>
          <w:noProof/>
        </w:rPr>
        <w:t>17</w:t>
      </w:r>
      <w:r w:rsidRPr="00BF462B">
        <w:rPr>
          <w:noProof/>
        </w:rPr>
        <w:t>.</w:t>
      </w:r>
    </w:p>
    <w:p w14:paraId="72CDCCA2" w14:textId="6605F5C7" w:rsidR="00BF462B" w:rsidRPr="00BF462B" w:rsidRDefault="00BF462B" w:rsidP="00BF462B">
      <w:pPr>
        <w:pStyle w:val="EndNoteBibliography"/>
        <w:spacing w:after="0"/>
        <w:ind w:left="720" w:hanging="720"/>
        <w:rPr>
          <w:i/>
          <w:noProof/>
        </w:rPr>
      </w:pPr>
      <w:r w:rsidRPr="00BF462B">
        <w:rPr>
          <w:noProof/>
        </w:rPr>
        <w:t>17.</w:t>
      </w:r>
      <w:r w:rsidRPr="00BF462B">
        <w:rPr>
          <w:noProof/>
        </w:rPr>
        <w:tab/>
      </w:r>
      <w:r w:rsidRPr="00BF462B">
        <w:rPr>
          <w:i/>
          <w:noProof/>
        </w:rPr>
        <w:t xml:space="preserve">Macrotrends. (2023). Johannesburg, South Africa Metro Area Population 1950-2023. Retrieved May 23, 2023, from </w:t>
      </w:r>
      <w:hyperlink r:id="rId15" w:history="1">
        <w:r w:rsidRPr="00BF462B">
          <w:rPr>
            <w:rStyle w:val="Hyperlink"/>
            <w:i/>
            <w:noProof/>
          </w:rPr>
          <w:t>https://www.macrotrends.net/cities/22486/johannesburg/population</w:t>
        </w:r>
      </w:hyperlink>
      <w:r w:rsidRPr="00BF462B">
        <w:rPr>
          <w:i/>
          <w:noProof/>
        </w:rPr>
        <w:t>.</w:t>
      </w:r>
    </w:p>
    <w:p w14:paraId="63C2748F" w14:textId="77777777" w:rsidR="00BF462B" w:rsidRPr="00BF462B" w:rsidRDefault="00BF462B" w:rsidP="00BF462B">
      <w:pPr>
        <w:pStyle w:val="EndNoteBibliography"/>
        <w:spacing w:after="0"/>
        <w:ind w:left="720" w:hanging="720"/>
        <w:rPr>
          <w:noProof/>
        </w:rPr>
      </w:pPr>
      <w:r w:rsidRPr="00BF462B">
        <w:rPr>
          <w:noProof/>
        </w:rPr>
        <w:t>18.</w:t>
      </w:r>
      <w:r w:rsidRPr="00BF462B">
        <w:rPr>
          <w:noProof/>
        </w:rPr>
        <w:tab/>
        <w:t xml:space="preserve">Venter, Z.S., et al., </w:t>
      </w:r>
      <w:r w:rsidRPr="00BF462B">
        <w:rPr>
          <w:i/>
          <w:noProof/>
        </w:rPr>
        <w:t>Green Apartheid: Urban green infrastructure remains unequally distributed across income and race geographies in South Africa.</w:t>
      </w:r>
      <w:r w:rsidRPr="00BF462B">
        <w:rPr>
          <w:noProof/>
        </w:rPr>
        <w:t xml:space="preserve"> Landscape and Urban Planning, 2020. </w:t>
      </w:r>
      <w:r w:rsidRPr="00BF462B">
        <w:rPr>
          <w:b/>
          <w:noProof/>
        </w:rPr>
        <w:t>203</w:t>
      </w:r>
      <w:r w:rsidRPr="00BF462B">
        <w:rPr>
          <w:noProof/>
        </w:rPr>
        <w:t>: p. 103889.</w:t>
      </w:r>
    </w:p>
    <w:p w14:paraId="2A8A85F4" w14:textId="77777777" w:rsidR="00BF462B" w:rsidRPr="00BF462B" w:rsidRDefault="00BF462B" w:rsidP="00BF462B">
      <w:pPr>
        <w:pStyle w:val="EndNoteBibliography"/>
        <w:spacing w:after="0"/>
        <w:ind w:left="720" w:hanging="720"/>
        <w:rPr>
          <w:noProof/>
        </w:rPr>
      </w:pPr>
      <w:r w:rsidRPr="00BF462B">
        <w:rPr>
          <w:noProof/>
        </w:rPr>
        <w:t>19.</w:t>
      </w:r>
      <w:r w:rsidRPr="00BF462B">
        <w:rPr>
          <w:noProof/>
        </w:rPr>
        <w:tab/>
        <w:t xml:space="preserve">Granado, S., et al., </w:t>
      </w:r>
      <w:r w:rsidRPr="00BF462B">
        <w:rPr>
          <w:i/>
          <w:noProof/>
        </w:rPr>
        <w:t>Appropriating "malaria": local responses to malaria treatment and prevention in Abidjan, Cote d'Ivoire.</w:t>
      </w:r>
      <w:r w:rsidRPr="00BF462B">
        <w:rPr>
          <w:noProof/>
        </w:rPr>
        <w:t xml:space="preserve"> Med Anthropol, 2011. </w:t>
      </w:r>
      <w:r w:rsidRPr="00BF462B">
        <w:rPr>
          <w:b/>
          <w:noProof/>
        </w:rPr>
        <w:t>30</w:t>
      </w:r>
      <w:r w:rsidRPr="00BF462B">
        <w:rPr>
          <w:noProof/>
        </w:rPr>
        <w:t>(1): p. 102-21.</w:t>
      </w:r>
    </w:p>
    <w:p w14:paraId="6EEA57A1" w14:textId="77777777" w:rsidR="00BF462B" w:rsidRPr="00BF462B" w:rsidRDefault="00BF462B" w:rsidP="00BF462B">
      <w:pPr>
        <w:pStyle w:val="EndNoteBibliography"/>
        <w:spacing w:after="0"/>
        <w:ind w:left="720" w:hanging="720"/>
        <w:rPr>
          <w:noProof/>
        </w:rPr>
      </w:pPr>
      <w:r w:rsidRPr="00BF462B">
        <w:rPr>
          <w:noProof/>
        </w:rPr>
        <w:t>20.</w:t>
      </w:r>
      <w:r w:rsidRPr="00BF462B">
        <w:rPr>
          <w:noProof/>
        </w:rPr>
        <w:tab/>
        <w:t xml:space="preserve">Djomand, G., et al., </w:t>
      </w:r>
      <w:r w:rsidRPr="00BF462B">
        <w:rPr>
          <w:i/>
          <w:noProof/>
        </w:rPr>
        <w:t>Virologic and immunologic outcomes and programmatic challenges of an antiretroviral treatment pilot project in Abidjan, Côte d'Ivoire.</w:t>
      </w:r>
      <w:r w:rsidRPr="00BF462B">
        <w:rPr>
          <w:noProof/>
        </w:rPr>
        <w:t xml:space="preserve"> Aids, 2003. </w:t>
      </w:r>
      <w:r w:rsidRPr="00BF462B">
        <w:rPr>
          <w:b/>
          <w:noProof/>
        </w:rPr>
        <w:t>17 Suppl 3</w:t>
      </w:r>
      <w:r w:rsidRPr="00BF462B">
        <w:rPr>
          <w:noProof/>
        </w:rPr>
        <w:t>: p. S5-15.</w:t>
      </w:r>
    </w:p>
    <w:p w14:paraId="77505880" w14:textId="1F97E028" w:rsidR="00BF462B" w:rsidRPr="00BF462B" w:rsidRDefault="00BF462B" w:rsidP="00BF462B">
      <w:pPr>
        <w:pStyle w:val="EndNoteBibliography"/>
        <w:spacing w:after="0"/>
        <w:ind w:left="720" w:hanging="720"/>
        <w:rPr>
          <w:i/>
          <w:noProof/>
        </w:rPr>
      </w:pPr>
      <w:r w:rsidRPr="00BF462B">
        <w:rPr>
          <w:noProof/>
        </w:rPr>
        <w:t>21.</w:t>
      </w:r>
      <w:r w:rsidRPr="00BF462B">
        <w:rPr>
          <w:noProof/>
        </w:rPr>
        <w:tab/>
      </w:r>
      <w:r w:rsidRPr="00BF462B">
        <w:rPr>
          <w:i/>
          <w:noProof/>
        </w:rPr>
        <w:t xml:space="preserve">World Population Review. (2023). Abidjan Population 2023. Retrieved May 23, 2023, from </w:t>
      </w:r>
      <w:hyperlink r:id="rId16" w:history="1">
        <w:r w:rsidRPr="00BF462B">
          <w:rPr>
            <w:rStyle w:val="Hyperlink"/>
            <w:i/>
            <w:noProof/>
          </w:rPr>
          <w:t>https://worldpopulationreview.com/world-cities/abidjan-population</w:t>
        </w:r>
      </w:hyperlink>
      <w:r w:rsidRPr="00BF462B">
        <w:rPr>
          <w:i/>
          <w:noProof/>
        </w:rPr>
        <w:t>.</w:t>
      </w:r>
    </w:p>
    <w:p w14:paraId="3EA54A9E" w14:textId="77777777" w:rsidR="00BF462B" w:rsidRPr="00BF462B" w:rsidRDefault="00BF462B" w:rsidP="00BF462B">
      <w:pPr>
        <w:pStyle w:val="EndNoteBibliography"/>
        <w:spacing w:after="0"/>
        <w:ind w:left="720" w:hanging="720"/>
        <w:rPr>
          <w:noProof/>
        </w:rPr>
      </w:pPr>
      <w:r w:rsidRPr="00BF462B">
        <w:rPr>
          <w:noProof/>
        </w:rPr>
        <w:t>22.</w:t>
      </w:r>
      <w:r w:rsidRPr="00BF462B">
        <w:rPr>
          <w:noProof/>
        </w:rPr>
        <w:tab/>
        <w:t xml:space="preserve">Souverijns, N., et al., </w:t>
      </w:r>
      <w:r w:rsidRPr="00BF462B">
        <w:rPr>
          <w:i/>
          <w:noProof/>
        </w:rPr>
        <w:t>Urban heat in Johannesburg and Ekurhuleni, South Africa: A meter-scale assessment and vulnerability analysis.</w:t>
      </w:r>
      <w:r w:rsidRPr="00BF462B">
        <w:rPr>
          <w:noProof/>
        </w:rPr>
        <w:t xml:space="preserve"> Urban Climate, 2022. </w:t>
      </w:r>
      <w:r w:rsidRPr="00BF462B">
        <w:rPr>
          <w:b/>
          <w:noProof/>
        </w:rPr>
        <w:t>46</w:t>
      </w:r>
      <w:r w:rsidRPr="00BF462B">
        <w:rPr>
          <w:noProof/>
        </w:rPr>
        <w:t>: p. 101331.</w:t>
      </w:r>
    </w:p>
    <w:p w14:paraId="519751C7" w14:textId="36DE3849" w:rsidR="00BF462B" w:rsidRPr="00BF462B" w:rsidRDefault="00BF462B" w:rsidP="00BF462B">
      <w:pPr>
        <w:pStyle w:val="EndNoteBibliography"/>
        <w:spacing w:after="0"/>
        <w:ind w:left="720" w:hanging="720"/>
        <w:rPr>
          <w:i/>
          <w:noProof/>
        </w:rPr>
      </w:pPr>
      <w:r w:rsidRPr="00BF462B">
        <w:rPr>
          <w:noProof/>
        </w:rPr>
        <w:t>23.</w:t>
      </w:r>
      <w:r w:rsidRPr="00BF462B">
        <w:rPr>
          <w:noProof/>
        </w:rPr>
        <w:tab/>
      </w:r>
      <w:r w:rsidRPr="00BF462B">
        <w:rPr>
          <w:i/>
          <w:noProof/>
        </w:rPr>
        <w:t xml:space="preserve">UN-Habitat. (n.d.). South Africa. Retrieved May 22, 2023, from </w:t>
      </w:r>
      <w:hyperlink r:id="rId17" w:history="1">
        <w:r w:rsidRPr="00BF462B">
          <w:rPr>
            <w:rStyle w:val="Hyperlink"/>
            <w:i/>
            <w:noProof/>
          </w:rPr>
          <w:t>https://unhabitat.org/south-africa</w:t>
        </w:r>
      </w:hyperlink>
      <w:r w:rsidRPr="00BF462B">
        <w:rPr>
          <w:i/>
          <w:noProof/>
        </w:rPr>
        <w:t>.</w:t>
      </w:r>
    </w:p>
    <w:p w14:paraId="3708A854" w14:textId="77777777" w:rsidR="00BF462B" w:rsidRPr="00BF462B" w:rsidRDefault="00BF462B" w:rsidP="00BF462B">
      <w:pPr>
        <w:pStyle w:val="EndNoteBibliography"/>
        <w:spacing w:after="0"/>
        <w:ind w:left="720" w:hanging="720"/>
        <w:rPr>
          <w:noProof/>
        </w:rPr>
      </w:pPr>
      <w:r w:rsidRPr="00BF462B">
        <w:rPr>
          <w:noProof/>
        </w:rPr>
        <w:t>24.</w:t>
      </w:r>
      <w:r w:rsidRPr="00BF462B">
        <w:rPr>
          <w:noProof/>
        </w:rPr>
        <w:tab/>
        <w:t xml:space="preserve">Dongo, K., M. Kablan, and F. Kouamé, </w:t>
      </w:r>
      <w:r w:rsidRPr="00BF462B">
        <w:rPr>
          <w:i/>
          <w:noProof/>
        </w:rPr>
        <w:t>Mapping urban residents’ vulnerability to heat in Abidjan, Côte d’Ivoire.</w:t>
      </w:r>
      <w:r w:rsidRPr="00BF462B">
        <w:rPr>
          <w:noProof/>
        </w:rPr>
        <w:t xml:space="preserve"> Climate and Development, 2018. </w:t>
      </w:r>
      <w:r w:rsidRPr="00BF462B">
        <w:rPr>
          <w:b/>
          <w:noProof/>
        </w:rPr>
        <w:t>10</w:t>
      </w:r>
      <w:r w:rsidRPr="00BF462B">
        <w:rPr>
          <w:noProof/>
        </w:rPr>
        <w:t>: p. 1-14.</w:t>
      </w:r>
    </w:p>
    <w:p w14:paraId="2C086A04" w14:textId="77777777" w:rsidR="00BF462B" w:rsidRPr="00BF462B" w:rsidRDefault="00BF462B" w:rsidP="00BF462B">
      <w:pPr>
        <w:pStyle w:val="EndNoteBibliography"/>
        <w:spacing w:after="0"/>
        <w:ind w:left="720" w:hanging="720"/>
        <w:rPr>
          <w:noProof/>
        </w:rPr>
      </w:pPr>
      <w:r w:rsidRPr="00BF462B">
        <w:rPr>
          <w:noProof/>
        </w:rPr>
        <w:t>25.</w:t>
      </w:r>
      <w:r w:rsidRPr="00BF462B">
        <w:rPr>
          <w:noProof/>
        </w:rPr>
        <w:tab/>
        <w:t xml:space="preserve">Wolf, S.T., D.J. Vecellio, and W.L. Kenney. </w:t>
      </w:r>
      <w:r w:rsidRPr="00BF462B">
        <w:rPr>
          <w:i/>
          <w:noProof/>
        </w:rPr>
        <w:t>Adverse heat-health outcomes and critical environmental limits (PSU HEAT Project)</w:t>
      </w:r>
      <w:r w:rsidRPr="00BF462B">
        <w:rPr>
          <w:noProof/>
        </w:rPr>
        <w:t>. 2022.</w:t>
      </w:r>
    </w:p>
    <w:p w14:paraId="4B6041A3" w14:textId="77777777" w:rsidR="00BF462B" w:rsidRPr="00BF462B" w:rsidRDefault="00BF462B" w:rsidP="00BF462B">
      <w:pPr>
        <w:pStyle w:val="EndNoteBibliography"/>
        <w:spacing w:after="0"/>
        <w:ind w:left="720" w:hanging="720"/>
        <w:rPr>
          <w:noProof/>
        </w:rPr>
      </w:pPr>
      <w:r w:rsidRPr="00BF462B">
        <w:rPr>
          <w:noProof/>
        </w:rPr>
        <w:t>26.</w:t>
      </w:r>
      <w:r w:rsidRPr="00BF462B">
        <w:rPr>
          <w:noProof/>
        </w:rPr>
        <w:tab/>
        <w:t xml:space="preserve">Schubert, S. </w:t>
      </w:r>
      <w:r w:rsidRPr="00BF462B">
        <w:rPr>
          <w:i/>
          <w:noProof/>
        </w:rPr>
        <w:t>An Update on Experimental Climate Prediction and Analysis Products Being Developed at NASA's Global Modeling and Assimilation Office</w:t>
      </w:r>
      <w:r w:rsidRPr="00BF462B">
        <w:rPr>
          <w:noProof/>
        </w:rPr>
        <w:t>. 2011.</w:t>
      </w:r>
    </w:p>
    <w:p w14:paraId="28217C61" w14:textId="77777777" w:rsidR="00BF462B" w:rsidRPr="00BF462B" w:rsidRDefault="00BF462B" w:rsidP="00BF462B">
      <w:pPr>
        <w:pStyle w:val="EndNoteBibliography"/>
        <w:spacing w:after="0"/>
        <w:ind w:left="720" w:hanging="720"/>
        <w:rPr>
          <w:noProof/>
        </w:rPr>
      </w:pPr>
      <w:r w:rsidRPr="00BF462B">
        <w:rPr>
          <w:noProof/>
        </w:rPr>
        <w:t>27.</w:t>
      </w:r>
      <w:r w:rsidRPr="00BF462B">
        <w:rPr>
          <w:noProof/>
        </w:rPr>
        <w:tab/>
        <w:t xml:space="preserve">Riedel, M., S.E. Dosso, and L. Beran, </w:t>
      </w:r>
      <w:r w:rsidRPr="00BF462B">
        <w:rPr>
          <w:i/>
          <w:noProof/>
        </w:rPr>
        <w:t>Uncertainty estimation for amplitude variation with offset (AVO) inversion.</w:t>
      </w:r>
      <w:r w:rsidRPr="00BF462B">
        <w:rPr>
          <w:noProof/>
        </w:rPr>
        <w:t xml:space="preserve"> Geophysics, 2003. </w:t>
      </w:r>
      <w:r w:rsidRPr="00BF462B">
        <w:rPr>
          <w:b/>
          <w:noProof/>
        </w:rPr>
        <w:t>68</w:t>
      </w:r>
      <w:r w:rsidRPr="00BF462B">
        <w:rPr>
          <w:noProof/>
        </w:rPr>
        <w:t>(5): p. 1485-1496.</w:t>
      </w:r>
    </w:p>
    <w:p w14:paraId="5A75E717" w14:textId="77777777" w:rsidR="00BF462B" w:rsidRPr="00BF462B" w:rsidRDefault="00BF462B" w:rsidP="00BF462B">
      <w:pPr>
        <w:pStyle w:val="EndNoteBibliography"/>
        <w:spacing w:after="0"/>
        <w:ind w:left="720" w:hanging="720"/>
        <w:rPr>
          <w:noProof/>
        </w:rPr>
      </w:pPr>
      <w:r w:rsidRPr="00BF462B">
        <w:rPr>
          <w:noProof/>
        </w:rPr>
        <w:t>28.</w:t>
      </w:r>
      <w:r w:rsidRPr="00BF462B">
        <w:rPr>
          <w:noProof/>
        </w:rPr>
        <w:tab/>
        <w:t xml:space="preserve">Alonso, L. and F. Renard, </w:t>
      </w:r>
      <w:r w:rsidRPr="00BF462B">
        <w:rPr>
          <w:i/>
          <w:noProof/>
        </w:rPr>
        <w:t>A Comparative Study of the Physiological and Socio-Economic Vulnerabilities to Heat Waves of the Population of the Metropolis of Lyon (France) in a Climate Change Context.</w:t>
      </w:r>
      <w:r w:rsidRPr="00BF462B">
        <w:rPr>
          <w:noProof/>
        </w:rPr>
        <w:t xml:space="preserve"> International Journal of Environmental Research and Public Health, 2020. </w:t>
      </w:r>
      <w:r w:rsidRPr="00BF462B">
        <w:rPr>
          <w:b/>
          <w:noProof/>
        </w:rPr>
        <w:t>17</w:t>
      </w:r>
      <w:r w:rsidRPr="00BF462B">
        <w:rPr>
          <w:noProof/>
        </w:rPr>
        <w:t>(3): p. 1004.</w:t>
      </w:r>
    </w:p>
    <w:p w14:paraId="7B1A75D4" w14:textId="3ABA1373" w:rsidR="00BF462B" w:rsidRPr="00BF462B" w:rsidRDefault="00BF462B" w:rsidP="00BF462B">
      <w:pPr>
        <w:pStyle w:val="EndNoteBibliography"/>
        <w:spacing w:after="0"/>
        <w:ind w:left="720" w:hanging="720"/>
        <w:rPr>
          <w:i/>
          <w:noProof/>
        </w:rPr>
      </w:pPr>
      <w:r w:rsidRPr="00BF462B">
        <w:rPr>
          <w:noProof/>
        </w:rPr>
        <w:lastRenderedPageBreak/>
        <w:t>29.</w:t>
      </w:r>
      <w:r w:rsidRPr="00BF462B">
        <w:rPr>
          <w:noProof/>
        </w:rPr>
        <w:tab/>
      </w:r>
      <w:r w:rsidRPr="00BF462B">
        <w:rPr>
          <w:i/>
          <w:noProof/>
        </w:rPr>
        <w:t xml:space="preserve">Gauteng City-Region Observatory (2019). Quality of life in the Gauteng city-region: A report on key indicators. Retrieved from </w:t>
      </w:r>
      <w:hyperlink r:id="rId18" w:history="1">
        <w:r w:rsidRPr="00BF462B">
          <w:rPr>
            <w:rStyle w:val="Hyperlink"/>
            <w:i/>
            <w:noProof/>
          </w:rPr>
          <w:t>https://www.gcro.ac.za/about/annual-reports/</w:t>
        </w:r>
      </w:hyperlink>
      <w:r w:rsidRPr="00BF462B">
        <w:rPr>
          <w:i/>
          <w:noProof/>
        </w:rPr>
        <w:t>.</w:t>
      </w:r>
    </w:p>
    <w:p w14:paraId="1A59088B" w14:textId="77777777" w:rsidR="00BF462B" w:rsidRPr="00BF462B" w:rsidRDefault="00BF462B" w:rsidP="00BF462B">
      <w:pPr>
        <w:pStyle w:val="EndNoteBibliography"/>
        <w:spacing w:after="0"/>
        <w:ind w:left="720" w:hanging="720"/>
        <w:rPr>
          <w:noProof/>
        </w:rPr>
      </w:pPr>
      <w:r w:rsidRPr="00BF462B">
        <w:rPr>
          <w:noProof/>
        </w:rPr>
        <w:t>30.</w:t>
      </w:r>
      <w:r w:rsidRPr="00BF462B">
        <w:rPr>
          <w:noProof/>
        </w:rPr>
        <w:tab/>
        <w:t xml:space="preserve">National Institute of Statistics of Côte, d.I., </w:t>
      </w:r>
      <w:r w:rsidRPr="00BF462B">
        <w:rPr>
          <w:i/>
          <w:noProof/>
        </w:rPr>
        <w:t>National Institute of Statistics of Côte d'Ivoire Datasets</w:t>
      </w:r>
      <w:r w:rsidRPr="00BF462B">
        <w:rPr>
          <w:noProof/>
        </w:rPr>
        <w:t>. INS.</w:t>
      </w:r>
    </w:p>
    <w:p w14:paraId="59A7B880" w14:textId="77777777" w:rsidR="00BF462B" w:rsidRPr="00BF462B" w:rsidRDefault="00BF462B" w:rsidP="00BF462B">
      <w:pPr>
        <w:pStyle w:val="EndNoteBibliography"/>
        <w:spacing w:after="0"/>
        <w:ind w:left="720" w:hanging="720"/>
        <w:rPr>
          <w:noProof/>
        </w:rPr>
      </w:pPr>
      <w:r w:rsidRPr="00BF462B">
        <w:rPr>
          <w:noProof/>
        </w:rPr>
        <w:t>31.</w:t>
      </w:r>
      <w:r w:rsidRPr="00BF462B">
        <w:rPr>
          <w:noProof/>
        </w:rPr>
        <w:tab/>
        <w:t xml:space="preserve">Hofierka, J., M. Gallay, and K. Onačillová, </w:t>
      </w:r>
      <w:r w:rsidRPr="00BF462B">
        <w:rPr>
          <w:i/>
          <w:noProof/>
        </w:rPr>
        <w:t>Physically-based land surface temperature modeling in urban areas using a 3-D city model and multispectral satellite data.</w:t>
      </w:r>
      <w:r w:rsidRPr="00BF462B">
        <w:rPr>
          <w:noProof/>
        </w:rPr>
        <w:t xml:space="preserve"> urban climate, 2020. </w:t>
      </w:r>
      <w:r w:rsidRPr="00BF462B">
        <w:rPr>
          <w:b/>
          <w:noProof/>
        </w:rPr>
        <w:t>31</w:t>
      </w:r>
      <w:r w:rsidRPr="00BF462B">
        <w:rPr>
          <w:noProof/>
        </w:rPr>
        <w:t>: p. 100566.</w:t>
      </w:r>
    </w:p>
    <w:p w14:paraId="21AF93B1" w14:textId="77777777" w:rsidR="00BF462B" w:rsidRPr="00BF462B" w:rsidRDefault="00BF462B" w:rsidP="00BF462B">
      <w:pPr>
        <w:pStyle w:val="EndNoteBibliography"/>
        <w:spacing w:after="0"/>
        <w:ind w:left="720" w:hanging="720"/>
        <w:rPr>
          <w:noProof/>
        </w:rPr>
      </w:pPr>
      <w:r w:rsidRPr="00BF462B">
        <w:rPr>
          <w:noProof/>
        </w:rPr>
        <w:t>32.</w:t>
      </w:r>
      <w:r w:rsidRPr="00BF462B">
        <w:rPr>
          <w:noProof/>
        </w:rPr>
        <w:tab/>
        <w:t xml:space="preserve">Hooker, J., G. Duveiller, and A. Cescatti, </w:t>
      </w:r>
      <w:r w:rsidRPr="00BF462B">
        <w:rPr>
          <w:i/>
          <w:noProof/>
        </w:rPr>
        <w:t>A global dataset of air temperature derived from satellite remote sensing and weather stations.</w:t>
      </w:r>
      <w:r w:rsidRPr="00BF462B">
        <w:rPr>
          <w:noProof/>
        </w:rPr>
        <w:t xml:space="preserve"> Scientific Data, 2018. </w:t>
      </w:r>
      <w:r w:rsidRPr="00BF462B">
        <w:rPr>
          <w:b/>
          <w:noProof/>
        </w:rPr>
        <w:t>5</w:t>
      </w:r>
      <w:r w:rsidRPr="00BF462B">
        <w:rPr>
          <w:noProof/>
        </w:rPr>
        <w:t>(1): p. 180246.</w:t>
      </w:r>
    </w:p>
    <w:p w14:paraId="0F57E962" w14:textId="77777777" w:rsidR="00BF462B" w:rsidRPr="00BF462B" w:rsidRDefault="00BF462B" w:rsidP="00BF462B">
      <w:pPr>
        <w:pStyle w:val="EndNoteBibliography"/>
        <w:spacing w:after="0"/>
        <w:ind w:left="720" w:hanging="720"/>
        <w:rPr>
          <w:noProof/>
        </w:rPr>
      </w:pPr>
      <w:r w:rsidRPr="00BF462B">
        <w:rPr>
          <w:noProof/>
        </w:rPr>
        <w:t>33.</w:t>
      </w:r>
      <w:r w:rsidRPr="00BF462B">
        <w:rPr>
          <w:noProof/>
        </w:rPr>
        <w:tab/>
        <w:t xml:space="preserve">Kershaw, P., et al. </w:t>
      </w:r>
      <w:r w:rsidRPr="00BF462B">
        <w:rPr>
          <w:i/>
          <w:noProof/>
        </w:rPr>
        <w:t>Delivering resilient access to global climate projections data for the Copernicus Climate Data Store using a distributed data infrastructure and hybrid cloud model</w:t>
      </w:r>
      <w:r w:rsidRPr="00BF462B">
        <w:rPr>
          <w:noProof/>
        </w:rPr>
        <w:t>. 2019.</w:t>
      </w:r>
    </w:p>
    <w:p w14:paraId="1C15BC52" w14:textId="77777777" w:rsidR="00BF462B" w:rsidRPr="00BF462B" w:rsidRDefault="00BF462B" w:rsidP="00BF462B">
      <w:pPr>
        <w:pStyle w:val="EndNoteBibliography"/>
        <w:spacing w:after="0"/>
        <w:ind w:left="720" w:hanging="720"/>
        <w:rPr>
          <w:noProof/>
        </w:rPr>
      </w:pPr>
      <w:r w:rsidRPr="00BF462B">
        <w:rPr>
          <w:noProof/>
        </w:rPr>
        <w:t>34.</w:t>
      </w:r>
      <w:r w:rsidRPr="00BF462B">
        <w:rPr>
          <w:noProof/>
        </w:rPr>
        <w:tab/>
      </w:r>
      <w:r w:rsidRPr="00BF462B">
        <w:rPr>
          <w:i/>
          <w:noProof/>
        </w:rPr>
        <w:t>Copernicus Climate Data Store (CDS)</w:t>
      </w:r>
      <w:r w:rsidRPr="00BF462B">
        <w:rPr>
          <w:noProof/>
        </w:rPr>
        <w:t>. 2024, Copernicus Climate Change Service (C3S).</w:t>
      </w:r>
    </w:p>
    <w:p w14:paraId="077871A7" w14:textId="77777777" w:rsidR="00BF462B" w:rsidRPr="00BF462B" w:rsidRDefault="00BF462B" w:rsidP="00BF462B">
      <w:pPr>
        <w:pStyle w:val="EndNoteBibliography"/>
        <w:spacing w:after="0"/>
        <w:ind w:left="720" w:hanging="720"/>
        <w:rPr>
          <w:noProof/>
        </w:rPr>
      </w:pPr>
      <w:r w:rsidRPr="00BF462B">
        <w:rPr>
          <w:noProof/>
        </w:rPr>
        <w:t>35.</w:t>
      </w:r>
      <w:r w:rsidRPr="00BF462B">
        <w:rPr>
          <w:noProof/>
        </w:rPr>
        <w:tab/>
      </w:r>
      <w:r w:rsidRPr="00BF462B">
        <w:rPr>
          <w:i/>
          <w:noProof/>
        </w:rPr>
        <w:t>Earth System Grid Federation (ESGF)</w:t>
      </w:r>
      <w:r w:rsidRPr="00BF462B">
        <w:rPr>
          <w:noProof/>
        </w:rPr>
        <w:t>. 2024, ESGF.</w:t>
      </w:r>
    </w:p>
    <w:p w14:paraId="0FDDD135" w14:textId="77777777" w:rsidR="00BF462B" w:rsidRPr="00BF462B" w:rsidRDefault="00BF462B" w:rsidP="00BF462B">
      <w:pPr>
        <w:pStyle w:val="EndNoteBibliography"/>
        <w:spacing w:after="0"/>
        <w:ind w:left="720" w:hanging="720"/>
        <w:rPr>
          <w:noProof/>
        </w:rPr>
      </w:pPr>
      <w:r w:rsidRPr="00BF462B">
        <w:rPr>
          <w:noProof/>
        </w:rPr>
        <w:t>36.</w:t>
      </w:r>
      <w:r w:rsidRPr="00BF462B">
        <w:rPr>
          <w:noProof/>
        </w:rPr>
        <w:tab/>
        <w:t xml:space="preserve">Albrecht, C.M., et al., </w:t>
      </w:r>
      <w:r w:rsidRPr="00BF462B">
        <w:rPr>
          <w:i/>
          <w:noProof/>
        </w:rPr>
        <w:t>Pairs (Re)Loaded: System Design &amp; Benchmarking For Scalable Geospatial Applications.</w:t>
      </w:r>
      <w:r w:rsidRPr="00BF462B">
        <w:rPr>
          <w:noProof/>
        </w:rPr>
        <w:t xml:space="preserve"> 2020 IEEE Latin American GRSS &amp; ISPRS Remote Sensing Conference (LAGIRS), 2020: p. 488-493.</w:t>
      </w:r>
    </w:p>
    <w:p w14:paraId="2BC989D6" w14:textId="77777777" w:rsidR="00BF462B" w:rsidRPr="00BF462B" w:rsidRDefault="00BF462B" w:rsidP="00BF462B">
      <w:pPr>
        <w:pStyle w:val="EndNoteBibliography"/>
        <w:spacing w:after="0"/>
        <w:ind w:left="720" w:hanging="720"/>
        <w:rPr>
          <w:noProof/>
        </w:rPr>
      </w:pPr>
      <w:r w:rsidRPr="00BF462B">
        <w:rPr>
          <w:noProof/>
        </w:rPr>
        <w:t>37.</w:t>
      </w:r>
      <w:r w:rsidRPr="00BF462B">
        <w:rPr>
          <w:noProof/>
        </w:rPr>
        <w:tab/>
      </w:r>
      <w:r w:rsidRPr="00BF462B">
        <w:rPr>
          <w:i/>
          <w:noProof/>
        </w:rPr>
        <w:t>10 m WorldCover 2020 v100</w:t>
      </w:r>
      <w:r w:rsidRPr="00BF462B">
        <w:rPr>
          <w:noProof/>
        </w:rPr>
        <w:t>. 2021, European Space Agency (ESA).</w:t>
      </w:r>
    </w:p>
    <w:p w14:paraId="064B063B" w14:textId="77777777" w:rsidR="00BF462B" w:rsidRPr="00BF462B" w:rsidRDefault="00BF462B" w:rsidP="00BF462B">
      <w:pPr>
        <w:pStyle w:val="EndNoteBibliography"/>
        <w:spacing w:after="0"/>
        <w:ind w:left="720" w:hanging="720"/>
        <w:rPr>
          <w:noProof/>
        </w:rPr>
      </w:pPr>
      <w:r w:rsidRPr="00BF462B">
        <w:rPr>
          <w:noProof/>
        </w:rPr>
        <w:t>38.</w:t>
      </w:r>
      <w:r w:rsidRPr="00BF462B">
        <w:rPr>
          <w:noProof/>
        </w:rPr>
        <w:tab/>
      </w:r>
      <w:r w:rsidRPr="00BF462B">
        <w:rPr>
          <w:i/>
          <w:noProof/>
        </w:rPr>
        <w:t>The Global Human Settlement Layer 2019 (GHSL 2019) public release</w:t>
      </w:r>
      <w:r w:rsidRPr="00BF462B">
        <w:rPr>
          <w:noProof/>
        </w:rPr>
        <w:t>. 2021, Publications Office of the European Union, Luxembourg.</w:t>
      </w:r>
    </w:p>
    <w:p w14:paraId="6494FD5E" w14:textId="77777777" w:rsidR="00BF462B" w:rsidRPr="00BF462B" w:rsidRDefault="00BF462B" w:rsidP="00BF462B">
      <w:pPr>
        <w:pStyle w:val="EndNoteBibliography"/>
        <w:spacing w:after="0"/>
        <w:ind w:left="720" w:hanging="720"/>
        <w:rPr>
          <w:noProof/>
        </w:rPr>
      </w:pPr>
      <w:r w:rsidRPr="00BF462B">
        <w:rPr>
          <w:noProof/>
        </w:rPr>
        <w:t>39.</w:t>
      </w:r>
      <w:r w:rsidRPr="00BF462B">
        <w:rPr>
          <w:noProof/>
        </w:rPr>
        <w:tab/>
        <w:t xml:space="preserve">Arifwidodo, S.D., P. Ratanawichit, and O. Chandrasiri. </w:t>
      </w:r>
      <w:r w:rsidRPr="00BF462B">
        <w:rPr>
          <w:i/>
          <w:noProof/>
        </w:rPr>
        <w:t>Understanding the Implications of Urban Heat Island Effects on Household Energy Consumption and Public Health in Southeast Asian Cities: Evidence from Thailand and Indonesia</w:t>
      </w:r>
      <w:r w:rsidRPr="00BF462B">
        <w:rPr>
          <w:noProof/>
        </w:rPr>
        <w:t>. 2020.</w:t>
      </w:r>
    </w:p>
    <w:p w14:paraId="490F8831" w14:textId="77777777" w:rsidR="00BF462B" w:rsidRPr="00BF462B" w:rsidRDefault="00BF462B" w:rsidP="00BF462B">
      <w:pPr>
        <w:pStyle w:val="EndNoteBibliography"/>
        <w:spacing w:after="0"/>
        <w:ind w:left="720" w:hanging="720"/>
        <w:rPr>
          <w:noProof/>
        </w:rPr>
      </w:pPr>
      <w:r w:rsidRPr="00BF462B">
        <w:rPr>
          <w:noProof/>
        </w:rPr>
        <w:t>40.</w:t>
      </w:r>
      <w:r w:rsidRPr="00BF462B">
        <w:rPr>
          <w:noProof/>
        </w:rPr>
        <w:tab/>
        <w:t xml:space="preserve">Narod, S.A., </w:t>
      </w:r>
      <w:r w:rsidRPr="00BF462B">
        <w:rPr>
          <w:i/>
          <w:noProof/>
        </w:rPr>
        <w:t>Countercurrents: The Bias of Choice.</w:t>
      </w:r>
      <w:r w:rsidRPr="00BF462B">
        <w:rPr>
          <w:noProof/>
        </w:rPr>
        <w:t xml:space="preserve"> Current Oncology, 2019. </w:t>
      </w:r>
      <w:r w:rsidRPr="00BF462B">
        <w:rPr>
          <w:b/>
          <w:noProof/>
        </w:rPr>
        <w:t>26</w:t>
      </w:r>
      <w:r w:rsidRPr="00BF462B">
        <w:rPr>
          <w:noProof/>
        </w:rPr>
        <w:t>(6): p. 712-713.</w:t>
      </w:r>
    </w:p>
    <w:p w14:paraId="3D6F1958" w14:textId="77777777" w:rsidR="00BF462B" w:rsidRPr="00BF462B" w:rsidRDefault="00BF462B" w:rsidP="00BF462B">
      <w:pPr>
        <w:pStyle w:val="EndNoteBibliography"/>
        <w:spacing w:after="0"/>
        <w:ind w:left="720" w:hanging="720"/>
        <w:rPr>
          <w:noProof/>
        </w:rPr>
      </w:pPr>
      <w:r w:rsidRPr="00BF462B">
        <w:rPr>
          <w:noProof/>
        </w:rPr>
        <w:t>41.</w:t>
      </w:r>
      <w:r w:rsidRPr="00BF462B">
        <w:rPr>
          <w:noProof/>
        </w:rPr>
        <w:tab/>
        <w:t xml:space="preserve">Schwartz, R., et al., </w:t>
      </w:r>
      <w:r w:rsidRPr="00BF462B">
        <w:rPr>
          <w:i/>
          <w:noProof/>
        </w:rPr>
        <w:t>Towards a Standard for Identifying and Managing Bias in Artificial Intelligence.</w:t>
      </w:r>
      <w:r w:rsidRPr="00BF462B">
        <w:rPr>
          <w:noProof/>
        </w:rPr>
        <w:t xml:space="preserve"> 2022.</w:t>
      </w:r>
    </w:p>
    <w:p w14:paraId="5A370710" w14:textId="77777777" w:rsidR="00BF462B" w:rsidRPr="00BF462B" w:rsidRDefault="00BF462B" w:rsidP="00BF462B">
      <w:pPr>
        <w:pStyle w:val="EndNoteBibliography"/>
        <w:spacing w:after="0"/>
        <w:ind w:left="720" w:hanging="720"/>
        <w:rPr>
          <w:noProof/>
        </w:rPr>
      </w:pPr>
      <w:r w:rsidRPr="00BF462B">
        <w:rPr>
          <w:noProof/>
        </w:rPr>
        <w:t>42.</w:t>
      </w:r>
      <w:r w:rsidRPr="00BF462B">
        <w:rPr>
          <w:noProof/>
        </w:rPr>
        <w:tab/>
        <w:t xml:space="preserve">Zhou, M., et al., </w:t>
      </w:r>
      <w:r w:rsidRPr="00BF462B">
        <w:rPr>
          <w:i/>
          <w:noProof/>
        </w:rPr>
        <w:t>Efficient Localisation Using Images and OpenStreetMaps.</w:t>
      </w:r>
      <w:r w:rsidRPr="00BF462B">
        <w:rPr>
          <w:noProof/>
        </w:rPr>
        <w:t xml:space="preserve"> 2021 IEEE/RSJ International Conference on Intelligent Robots and Systems (IROS), 2021: p. 5507-5513.</w:t>
      </w:r>
    </w:p>
    <w:p w14:paraId="0F42613B" w14:textId="20E1F587" w:rsidR="00BF462B" w:rsidRPr="00BF462B" w:rsidRDefault="00BF462B" w:rsidP="00BF462B">
      <w:pPr>
        <w:pStyle w:val="EndNoteBibliography"/>
        <w:spacing w:after="0"/>
        <w:ind w:left="720" w:hanging="720"/>
        <w:rPr>
          <w:i/>
          <w:noProof/>
        </w:rPr>
      </w:pPr>
      <w:r w:rsidRPr="00BF462B">
        <w:rPr>
          <w:noProof/>
        </w:rPr>
        <w:t>43.</w:t>
      </w:r>
      <w:r w:rsidRPr="00BF462B">
        <w:rPr>
          <w:noProof/>
        </w:rPr>
        <w:tab/>
      </w:r>
      <w:r w:rsidRPr="00BF462B">
        <w:rPr>
          <w:i/>
          <w:noProof/>
        </w:rPr>
        <w:t xml:space="preserve">European Space Agency. (n.d.). Sentinel Online: Sentinel Data Access. Retrieved from </w:t>
      </w:r>
      <w:hyperlink r:id="rId19" w:history="1">
        <w:r w:rsidRPr="00BF462B">
          <w:rPr>
            <w:rStyle w:val="Hyperlink"/>
            <w:i/>
            <w:noProof/>
          </w:rPr>
          <w:t>https://sentinel.esa.int/web/sentinel/sentinel-data-access</w:t>
        </w:r>
      </w:hyperlink>
      <w:r w:rsidRPr="00BF462B">
        <w:rPr>
          <w:i/>
          <w:noProof/>
        </w:rPr>
        <w:t>.</w:t>
      </w:r>
    </w:p>
    <w:p w14:paraId="0108FE02" w14:textId="77777777" w:rsidR="00BF462B" w:rsidRPr="00BF462B" w:rsidRDefault="00BF462B" w:rsidP="00BF462B">
      <w:pPr>
        <w:pStyle w:val="EndNoteBibliography"/>
        <w:spacing w:after="0"/>
        <w:ind w:left="720" w:hanging="720"/>
        <w:rPr>
          <w:noProof/>
        </w:rPr>
      </w:pPr>
      <w:r w:rsidRPr="00BF462B">
        <w:rPr>
          <w:noProof/>
        </w:rPr>
        <w:t>44.</w:t>
      </w:r>
      <w:r w:rsidRPr="00BF462B">
        <w:rPr>
          <w:noProof/>
        </w:rPr>
        <w:tab/>
        <w:t xml:space="preserve">Ludwig, C., et al., </w:t>
      </w:r>
      <w:r w:rsidRPr="00BF462B">
        <w:rPr>
          <w:i/>
          <w:noProof/>
        </w:rPr>
        <w:t>Mapping Public Urban Green Spaces Based on OpenStreetMap and Sentinel-2 Imagery Using Belief Functions.</w:t>
      </w:r>
      <w:r w:rsidRPr="00BF462B">
        <w:rPr>
          <w:noProof/>
        </w:rPr>
        <w:t xml:space="preserve"> ISPRS Int. J. Geo Inf., 2021. </w:t>
      </w:r>
      <w:r w:rsidRPr="00BF462B">
        <w:rPr>
          <w:b/>
          <w:noProof/>
        </w:rPr>
        <w:t>10</w:t>
      </w:r>
      <w:r w:rsidRPr="00BF462B">
        <w:rPr>
          <w:noProof/>
        </w:rPr>
        <w:t>: p. 251.</w:t>
      </w:r>
    </w:p>
    <w:p w14:paraId="3E13FAAC" w14:textId="77777777" w:rsidR="00BF462B" w:rsidRPr="00BF462B" w:rsidRDefault="00BF462B" w:rsidP="00BF462B">
      <w:pPr>
        <w:pStyle w:val="EndNoteBibliography"/>
        <w:spacing w:after="0"/>
        <w:ind w:left="720" w:hanging="720"/>
        <w:rPr>
          <w:noProof/>
        </w:rPr>
      </w:pPr>
      <w:r w:rsidRPr="00BF462B">
        <w:rPr>
          <w:noProof/>
        </w:rPr>
        <w:t>45.</w:t>
      </w:r>
      <w:r w:rsidRPr="00BF462B">
        <w:rPr>
          <w:noProof/>
        </w:rPr>
        <w:tab/>
        <w:t xml:space="preserve">Abson, D.J., A.J. Dougill, and L.C. Stringer, </w:t>
      </w:r>
      <w:r w:rsidRPr="00BF462B">
        <w:rPr>
          <w:i/>
          <w:noProof/>
        </w:rPr>
        <w:t>Using Principal Component Analysis for information-rich socio-ecological vulnerability mapping in Southern Africa.</w:t>
      </w:r>
      <w:r w:rsidRPr="00BF462B">
        <w:rPr>
          <w:noProof/>
        </w:rPr>
        <w:t xml:space="preserve"> Applied Geography, 2012. </w:t>
      </w:r>
      <w:r w:rsidRPr="00BF462B">
        <w:rPr>
          <w:b/>
          <w:noProof/>
        </w:rPr>
        <w:t>35</w:t>
      </w:r>
      <w:r w:rsidRPr="00BF462B">
        <w:rPr>
          <w:noProof/>
        </w:rPr>
        <w:t>(1): p. 515-524.</w:t>
      </w:r>
    </w:p>
    <w:p w14:paraId="34A539FA" w14:textId="77777777" w:rsidR="00BF462B" w:rsidRPr="00BF462B" w:rsidRDefault="00BF462B" w:rsidP="00BF462B">
      <w:pPr>
        <w:pStyle w:val="EndNoteBibliography"/>
        <w:spacing w:after="0"/>
        <w:ind w:left="720" w:hanging="720"/>
        <w:rPr>
          <w:noProof/>
        </w:rPr>
      </w:pPr>
      <w:r w:rsidRPr="00BF462B">
        <w:rPr>
          <w:noProof/>
        </w:rPr>
        <w:t>46.</w:t>
      </w:r>
      <w:r w:rsidRPr="00BF462B">
        <w:rPr>
          <w:noProof/>
        </w:rPr>
        <w:tab/>
        <w:t xml:space="preserve">Friesen, C.E., P. Seliske, and A. Papadopoulos, </w:t>
      </w:r>
      <w:r w:rsidRPr="00BF462B">
        <w:rPr>
          <w:i/>
          <w:noProof/>
        </w:rPr>
        <w:t>Using Principal Component Analysis to Identify Priority Neighbourhoods for Health Services Delivery by Ranking Socioeconomic Status.</w:t>
      </w:r>
      <w:r w:rsidRPr="00BF462B">
        <w:rPr>
          <w:noProof/>
        </w:rPr>
        <w:t xml:space="preserve"> Online J Public Health Inform, 2016. </w:t>
      </w:r>
      <w:r w:rsidRPr="00BF462B">
        <w:rPr>
          <w:b/>
          <w:noProof/>
        </w:rPr>
        <w:t>8</w:t>
      </w:r>
      <w:r w:rsidRPr="00BF462B">
        <w:rPr>
          <w:noProof/>
        </w:rPr>
        <w:t>(2): p. e192.</w:t>
      </w:r>
    </w:p>
    <w:p w14:paraId="4E669D33" w14:textId="77777777" w:rsidR="00BF462B" w:rsidRPr="00BF462B" w:rsidRDefault="00BF462B" w:rsidP="00BF462B">
      <w:pPr>
        <w:pStyle w:val="EndNoteBibliography"/>
        <w:spacing w:after="0"/>
        <w:ind w:left="720" w:hanging="720"/>
        <w:rPr>
          <w:noProof/>
        </w:rPr>
      </w:pPr>
      <w:r w:rsidRPr="00BF462B">
        <w:rPr>
          <w:noProof/>
        </w:rPr>
        <w:t>47.</w:t>
      </w:r>
      <w:r w:rsidRPr="00BF462B">
        <w:rPr>
          <w:noProof/>
        </w:rPr>
        <w:tab/>
        <w:t xml:space="preserve">Liu, Y., A. Singleton, and D. Arribas-Bel, </w:t>
      </w:r>
      <w:r w:rsidRPr="00BF462B">
        <w:rPr>
          <w:i/>
          <w:noProof/>
        </w:rPr>
        <w:t>A Principal Component Analysis (PCA)-based framework for automated variable selection in geodemographic classification.</w:t>
      </w:r>
      <w:r w:rsidRPr="00BF462B">
        <w:rPr>
          <w:noProof/>
        </w:rPr>
        <w:t xml:space="preserve"> Geo-spatial Information Science, 2019. </w:t>
      </w:r>
      <w:r w:rsidRPr="00BF462B">
        <w:rPr>
          <w:b/>
          <w:noProof/>
        </w:rPr>
        <w:t>22</w:t>
      </w:r>
      <w:r w:rsidRPr="00BF462B">
        <w:rPr>
          <w:noProof/>
        </w:rPr>
        <w:t>(4): p. 251-264.</w:t>
      </w:r>
    </w:p>
    <w:p w14:paraId="485DEED7" w14:textId="77777777" w:rsidR="00BF462B" w:rsidRPr="00BF462B" w:rsidRDefault="00BF462B" w:rsidP="00BF462B">
      <w:pPr>
        <w:pStyle w:val="EndNoteBibliography"/>
        <w:spacing w:after="0"/>
        <w:ind w:left="720" w:hanging="720"/>
        <w:rPr>
          <w:noProof/>
        </w:rPr>
      </w:pPr>
      <w:r w:rsidRPr="00BF462B">
        <w:rPr>
          <w:noProof/>
        </w:rPr>
        <w:t>48.</w:t>
      </w:r>
      <w:r w:rsidRPr="00BF462B">
        <w:rPr>
          <w:noProof/>
        </w:rPr>
        <w:tab/>
        <w:t xml:space="preserve">Sera, F., et al., </w:t>
      </w:r>
      <w:r w:rsidRPr="00BF462B">
        <w:rPr>
          <w:i/>
          <w:noProof/>
        </w:rPr>
        <w:t>How urban characteristics affect vulnerability to heat and cold: a multi-country analysis.</w:t>
      </w:r>
      <w:r w:rsidRPr="00BF462B">
        <w:rPr>
          <w:noProof/>
        </w:rPr>
        <w:t xml:space="preserve"> International journal of epidemiology, 2019. </w:t>
      </w:r>
      <w:r w:rsidRPr="00BF462B">
        <w:rPr>
          <w:b/>
          <w:noProof/>
        </w:rPr>
        <w:t>48</w:t>
      </w:r>
      <w:r w:rsidRPr="00BF462B">
        <w:rPr>
          <w:noProof/>
        </w:rPr>
        <w:t>(4): p. 1101-1112.</w:t>
      </w:r>
    </w:p>
    <w:p w14:paraId="68B71322" w14:textId="77777777" w:rsidR="00BF462B" w:rsidRPr="00BF462B" w:rsidRDefault="00BF462B" w:rsidP="00BF462B">
      <w:pPr>
        <w:pStyle w:val="EndNoteBibliography"/>
        <w:spacing w:after="0"/>
        <w:ind w:left="720" w:hanging="720"/>
        <w:rPr>
          <w:noProof/>
        </w:rPr>
      </w:pPr>
      <w:r w:rsidRPr="00BF462B">
        <w:rPr>
          <w:noProof/>
        </w:rPr>
        <w:t>49.</w:t>
      </w:r>
      <w:r w:rsidRPr="00BF462B">
        <w:rPr>
          <w:noProof/>
        </w:rPr>
        <w:tab/>
        <w:t xml:space="preserve">Yao, F., J. Coquery, and K.-A. Lê Cao, </w:t>
      </w:r>
      <w:r w:rsidRPr="00BF462B">
        <w:rPr>
          <w:i/>
          <w:noProof/>
        </w:rPr>
        <w:t>Independent Principal Component Analysis for biologically meaningful dimension reduction of large biological data sets.</w:t>
      </w:r>
      <w:r w:rsidRPr="00BF462B">
        <w:rPr>
          <w:noProof/>
        </w:rPr>
        <w:t xml:space="preserve"> BMC Bioinformatics, 2012. </w:t>
      </w:r>
      <w:r w:rsidRPr="00BF462B">
        <w:rPr>
          <w:b/>
          <w:noProof/>
        </w:rPr>
        <w:t>13</w:t>
      </w:r>
      <w:r w:rsidRPr="00BF462B">
        <w:rPr>
          <w:noProof/>
        </w:rPr>
        <w:t>(1): p. 24.</w:t>
      </w:r>
    </w:p>
    <w:p w14:paraId="48AD27A5" w14:textId="77777777" w:rsidR="00BF462B" w:rsidRPr="00BF462B" w:rsidRDefault="00BF462B" w:rsidP="00BF462B">
      <w:pPr>
        <w:pStyle w:val="EndNoteBibliography"/>
        <w:spacing w:after="0"/>
        <w:ind w:left="720" w:hanging="720"/>
        <w:rPr>
          <w:noProof/>
        </w:rPr>
      </w:pPr>
      <w:r w:rsidRPr="00BF462B">
        <w:rPr>
          <w:noProof/>
        </w:rPr>
        <w:t>50.</w:t>
      </w:r>
      <w:r w:rsidRPr="00BF462B">
        <w:rPr>
          <w:noProof/>
        </w:rPr>
        <w:tab/>
        <w:t xml:space="preserve">Janatian, N., et al., </w:t>
      </w:r>
      <w:r w:rsidRPr="00BF462B">
        <w:rPr>
          <w:i/>
          <w:noProof/>
        </w:rPr>
        <w:t>A statistical framework for estimating air temperature using MODIS land surface temperature data.</w:t>
      </w:r>
      <w:r w:rsidRPr="00BF462B">
        <w:rPr>
          <w:noProof/>
        </w:rPr>
        <w:t xml:space="preserve"> International Journal of Climatology, 2017. </w:t>
      </w:r>
      <w:r w:rsidRPr="00BF462B">
        <w:rPr>
          <w:b/>
          <w:noProof/>
        </w:rPr>
        <w:t>37</w:t>
      </w:r>
      <w:r w:rsidRPr="00BF462B">
        <w:rPr>
          <w:noProof/>
        </w:rPr>
        <w:t>(3): p. 1181-1194.</w:t>
      </w:r>
    </w:p>
    <w:p w14:paraId="091CFEF2" w14:textId="77777777" w:rsidR="00BF462B" w:rsidRPr="00BF462B" w:rsidRDefault="00BF462B" w:rsidP="00BF462B">
      <w:pPr>
        <w:pStyle w:val="EndNoteBibliography"/>
        <w:spacing w:after="0"/>
        <w:ind w:left="720" w:hanging="720"/>
        <w:rPr>
          <w:noProof/>
        </w:rPr>
      </w:pPr>
      <w:r w:rsidRPr="00BF462B">
        <w:rPr>
          <w:noProof/>
        </w:rPr>
        <w:t>51.</w:t>
      </w:r>
      <w:r w:rsidRPr="00BF462B">
        <w:rPr>
          <w:noProof/>
        </w:rPr>
        <w:tab/>
        <w:t xml:space="preserve">Kelleher, J.D. and B. Tierney, </w:t>
      </w:r>
      <w:r w:rsidRPr="00BF462B">
        <w:rPr>
          <w:i/>
          <w:noProof/>
        </w:rPr>
        <w:t>Data science</w:t>
      </w:r>
      <w:r w:rsidRPr="00BF462B">
        <w:rPr>
          <w:noProof/>
        </w:rPr>
        <w:t>. 2018: MIT Press.</w:t>
      </w:r>
    </w:p>
    <w:p w14:paraId="0B697749" w14:textId="77777777" w:rsidR="00BF462B" w:rsidRPr="00BF462B" w:rsidRDefault="00BF462B" w:rsidP="00BF462B">
      <w:pPr>
        <w:pStyle w:val="EndNoteBibliography"/>
        <w:spacing w:after="0"/>
        <w:ind w:left="720" w:hanging="720"/>
        <w:rPr>
          <w:noProof/>
        </w:rPr>
      </w:pPr>
      <w:r w:rsidRPr="00BF462B">
        <w:rPr>
          <w:noProof/>
        </w:rPr>
        <w:t>52.</w:t>
      </w:r>
      <w:r w:rsidRPr="00BF462B">
        <w:rPr>
          <w:noProof/>
        </w:rPr>
        <w:tab/>
        <w:t xml:space="preserve">Xu, J., et al., </w:t>
      </w:r>
      <w:r w:rsidRPr="00BF462B">
        <w:rPr>
          <w:i/>
          <w:noProof/>
        </w:rPr>
        <w:t>Downscaling Aster Land Surface Temperature over Urban Areas with Machine Learning-Based Area-To-Point Regression Kriging.</w:t>
      </w:r>
      <w:r w:rsidRPr="00BF462B">
        <w:rPr>
          <w:noProof/>
        </w:rPr>
        <w:t xml:space="preserve"> Remote. Sens., 2020. </w:t>
      </w:r>
      <w:r w:rsidRPr="00BF462B">
        <w:rPr>
          <w:b/>
          <w:noProof/>
        </w:rPr>
        <w:t>12</w:t>
      </w:r>
      <w:r w:rsidRPr="00BF462B">
        <w:rPr>
          <w:noProof/>
        </w:rPr>
        <w:t>: p. 1082.</w:t>
      </w:r>
    </w:p>
    <w:p w14:paraId="53823780" w14:textId="77777777" w:rsidR="00BF462B" w:rsidRPr="00BF462B" w:rsidRDefault="00BF462B" w:rsidP="00BF462B">
      <w:pPr>
        <w:pStyle w:val="EndNoteBibliography"/>
        <w:spacing w:after="0"/>
        <w:ind w:left="720" w:hanging="720"/>
        <w:rPr>
          <w:noProof/>
        </w:rPr>
      </w:pPr>
      <w:r w:rsidRPr="00BF462B">
        <w:rPr>
          <w:noProof/>
        </w:rPr>
        <w:lastRenderedPageBreak/>
        <w:t>53.</w:t>
      </w:r>
      <w:r w:rsidRPr="00BF462B">
        <w:rPr>
          <w:noProof/>
        </w:rPr>
        <w:tab/>
        <w:t xml:space="preserve">Usmani, R.S.A., et al., </w:t>
      </w:r>
      <w:r w:rsidRPr="00BF462B">
        <w:rPr>
          <w:i/>
          <w:noProof/>
        </w:rPr>
        <w:t>Air pollution and cardiorespiratory hospitalization, predictive modeling, and analysis using artificial intelligence techniques.</w:t>
      </w:r>
      <w:r w:rsidRPr="00BF462B">
        <w:rPr>
          <w:noProof/>
        </w:rPr>
        <w:t xml:space="preserve"> Environ Sci Pollut Res Int, 2021. </w:t>
      </w:r>
      <w:r w:rsidRPr="00BF462B">
        <w:rPr>
          <w:b/>
          <w:noProof/>
        </w:rPr>
        <w:t>28</w:t>
      </w:r>
      <w:r w:rsidRPr="00BF462B">
        <w:rPr>
          <w:noProof/>
        </w:rPr>
        <w:t>(40): p. 56759-56771.</w:t>
      </w:r>
    </w:p>
    <w:p w14:paraId="75D2FA9C" w14:textId="77777777" w:rsidR="00BF462B" w:rsidRPr="00BF462B" w:rsidRDefault="00BF462B" w:rsidP="00BF462B">
      <w:pPr>
        <w:pStyle w:val="EndNoteBibliography"/>
        <w:spacing w:after="0"/>
        <w:ind w:left="720" w:hanging="720"/>
        <w:rPr>
          <w:noProof/>
        </w:rPr>
      </w:pPr>
      <w:r w:rsidRPr="00BF462B">
        <w:rPr>
          <w:noProof/>
        </w:rPr>
        <w:t>54.</w:t>
      </w:r>
      <w:r w:rsidRPr="00BF462B">
        <w:rPr>
          <w:noProof/>
        </w:rPr>
        <w:tab/>
        <w:t xml:space="preserve">Boudreault, J., C. Campagna, and F. Chebana, </w:t>
      </w:r>
      <w:r w:rsidRPr="00BF462B">
        <w:rPr>
          <w:i/>
          <w:noProof/>
        </w:rPr>
        <w:t>Machine and deep learning for modelling heat-health relationships.</w:t>
      </w:r>
      <w:r w:rsidRPr="00BF462B">
        <w:rPr>
          <w:noProof/>
        </w:rPr>
        <w:t xml:space="preserve"> Sci Total Environ, 2023. </w:t>
      </w:r>
      <w:r w:rsidRPr="00BF462B">
        <w:rPr>
          <w:b/>
          <w:noProof/>
        </w:rPr>
        <w:t>892</w:t>
      </w:r>
      <w:r w:rsidRPr="00BF462B">
        <w:rPr>
          <w:noProof/>
        </w:rPr>
        <w:t>: p. 164660.</w:t>
      </w:r>
    </w:p>
    <w:p w14:paraId="1620FE41" w14:textId="77777777" w:rsidR="00BF462B" w:rsidRPr="00BF462B" w:rsidRDefault="00BF462B" w:rsidP="00BF462B">
      <w:pPr>
        <w:pStyle w:val="EndNoteBibliography"/>
        <w:spacing w:after="0"/>
        <w:ind w:left="720" w:hanging="720"/>
        <w:rPr>
          <w:noProof/>
        </w:rPr>
      </w:pPr>
      <w:r w:rsidRPr="00BF462B">
        <w:rPr>
          <w:noProof/>
        </w:rPr>
        <w:t>55.</w:t>
      </w:r>
      <w:r w:rsidRPr="00BF462B">
        <w:rPr>
          <w:noProof/>
        </w:rPr>
        <w:tab/>
        <w:t xml:space="preserve">Boudreault, J., C. Campagna, and F. Chebana, </w:t>
      </w:r>
      <w:r w:rsidRPr="00BF462B">
        <w:rPr>
          <w:i/>
          <w:noProof/>
        </w:rPr>
        <w:t>Revisiting the importance of temperature, weather and air pollution variables in heat-mortality relationships with machine learning.</w:t>
      </w:r>
      <w:r w:rsidRPr="00BF462B">
        <w:rPr>
          <w:noProof/>
        </w:rPr>
        <w:t xml:space="preserve"> Environ Sci Pollut Res Int, 2024. </w:t>
      </w:r>
      <w:r w:rsidRPr="00BF462B">
        <w:rPr>
          <w:b/>
          <w:noProof/>
        </w:rPr>
        <w:t>31</w:t>
      </w:r>
      <w:r w:rsidRPr="00BF462B">
        <w:rPr>
          <w:noProof/>
        </w:rPr>
        <w:t>(9): p. 14059-14070.</w:t>
      </w:r>
    </w:p>
    <w:p w14:paraId="3B24E979" w14:textId="77777777" w:rsidR="00BF462B" w:rsidRPr="00BF462B" w:rsidRDefault="00BF462B" w:rsidP="00BF462B">
      <w:pPr>
        <w:pStyle w:val="EndNoteBibliography"/>
        <w:spacing w:after="0"/>
        <w:ind w:left="720" w:hanging="720"/>
        <w:rPr>
          <w:noProof/>
        </w:rPr>
      </w:pPr>
      <w:r w:rsidRPr="00BF462B">
        <w:rPr>
          <w:noProof/>
        </w:rPr>
        <w:t>56.</w:t>
      </w:r>
      <w:r w:rsidRPr="00BF462B">
        <w:rPr>
          <w:noProof/>
        </w:rPr>
        <w:tab/>
        <w:t xml:space="preserve">Wang, C., L. Feng, and Y. Qi, </w:t>
      </w:r>
      <w:r w:rsidRPr="00BF462B">
        <w:rPr>
          <w:i/>
          <w:noProof/>
        </w:rPr>
        <w:t>Explainable deep learning predictions for illness risk of mental disorders in Nanjing, China.</w:t>
      </w:r>
      <w:r w:rsidRPr="00BF462B">
        <w:rPr>
          <w:noProof/>
        </w:rPr>
        <w:t xml:space="preserve"> Environmental Research, 2021. </w:t>
      </w:r>
      <w:r w:rsidRPr="00BF462B">
        <w:rPr>
          <w:b/>
          <w:noProof/>
        </w:rPr>
        <w:t>202</w:t>
      </w:r>
      <w:r w:rsidRPr="00BF462B">
        <w:rPr>
          <w:noProof/>
        </w:rPr>
        <w:t>: p. 111740.</w:t>
      </w:r>
    </w:p>
    <w:p w14:paraId="6584DEA4" w14:textId="77777777" w:rsidR="00BF462B" w:rsidRPr="00BF462B" w:rsidRDefault="00BF462B" w:rsidP="00BF462B">
      <w:pPr>
        <w:pStyle w:val="EndNoteBibliography"/>
        <w:spacing w:after="0"/>
        <w:ind w:left="720" w:hanging="720"/>
        <w:rPr>
          <w:noProof/>
        </w:rPr>
      </w:pPr>
      <w:r w:rsidRPr="00BF462B">
        <w:rPr>
          <w:noProof/>
        </w:rPr>
        <w:t>57.</w:t>
      </w:r>
      <w:r w:rsidRPr="00BF462B">
        <w:rPr>
          <w:noProof/>
        </w:rPr>
        <w:tab/>
        <w:t xml:space="preserve">Wang, C., Y. Qi, and Z. Chen, </w:t>
      </w:r>
      <w:r w:rsidRPr="00BF462B">
        <w:rPr>
          <w:i/>
          <w:noProof/>
        </w:rPr>
        <w:t>Explainable Gated Recurrent Unit to explore the effect of co-exposure to multiple air pollutants and meteorological conditions on mental health outcomes.</w:t>
      </w:r>
      <w:r w:rsidRPr="00BF462B">
        <w:rPr>
          <w:noProof/>
        </w:rPr>
        <w:t xml:space="preserve"> Environ Int, 2023. </w:t>
      </w:r>
      <w:r w:rsidRPr="00BF462B">
        <w:rPr>
          <w:b/>
          <w:noProof/>
        </w:rPr>
        <w:t>171</w:t>
      </w:r>
      <w:r w:rsidRPr="00BF462B">
        <w:rPr>
          <w:noProof/>
        </w:rPr>
        <w:t>: p. 107689.</w:t>
      </w:r>
    </w:p>
    <w:p w14:paraId="401619E7" w14:textId="77777777" w:rsidR="00BF462B" w:rsidRPr="00BF462B" w:rsidRDefault="00BF462B" w:rsidP="00BF462B">
      <w:pPr>
        <w:pStyle w:val="EndNoteBibliography"/>
        <w:spacing w:after="0"/>
        <w:ind w:left="720" w:hanging="720"/>
        <w:rPr>
          <w:noProof/>
        </w:rPr>
      </w:pPr>
      <w:r w:rsidRPr="00BF462B">
        <w:rPr>
          <w:noProof/>
        </w:rPr>
        <w:t>58.</w:t>
      </w:r>
      <w:r w:rsidRPr="00BF462B">
        <w:rPr>
          <w:noProof/>
        </w:rPr>
        <w:tab/>
        <w:t xml:space="preserve">Lee, W., et al., </w:t>
      </w:r>
      <w:r w:rsidRPr="00BF462B">
        <w:rPr>
          <w:i/>
          <w:noProof/>
        </w:rPr>
        <w:t>Forecasting of non-accidental, cardiovascular, and respiratory mortality with environmental exposures adopting machine learning approaches.</w:t>
      </w:r>
      <w:r w:rsidRPr="00BF462B">
        <w:rPr>
          <w:noProof/>
        </w:rPr>
        <w:t xml:space="preserve"> Environ Sci Pollut Res Int, 2022. </w:t>
      </w:r>
      <w:r w:rsidRPr="00BF462B">
        <w:rPr>
          <w:b/>
          <w:noProof/>
        </w:rPr>
        <w:t>29</w:t>
      </w:r>
      <w:r w:rsidRPr="00BF462B">
        <w:rPr>
          <w:noProof/>
        </w:rPr>
        <w:t>(58): p. 88318-88329.</w:t>
      </w:r>
    </w:p>
    <w:p w14:paraId="5AAC030A" w14:textId="77777777" w:rsidR="00BF462B" w:rsidRPr="00BF462B" w:rsidRDefault="00BF462B" w:rsidP="00BF462B">
      <w:pPr>
        <w:pStyle w:val="EndNoteBibliography"/>
        <w:spacing w:after="0"/>
        <w:ind w:left="720" w:hanging="720"/>
        <w:rPr>
          <w:noProof/>
        </w:rPr>
      </w:pPr>
      <w:r w:rsidRPr="00BF462B">
        <w:rPr>
          <w:noProof/>
        </w:rPr>
        <w:t>59.</w:t>
      </w:r>
      <w:r w:rsidRPr="00BF462B">
        <w:rPr>
          <w:noProof/>
        </w:rPr>
        <w:tab/>
        <w:t xml:space="preserve">Nishimura, T., et al., </w:t>
      </w:r>
      <w:r w:rsidRPr="00BF462B">
        <w:rPr>
          <w:i/>
          <w:noProof/>
        </w:rPr>
        <w:t>Social Implementation and Intervention with Estimated Morbidity of Heat-Related Illnesses from Weather Data: A Case Study from Nagoya City, Japan.</w:t>
      </w:r>
      <w:r w:rsidRPr="00BF462B">
        <w:rPr>
          <w:noProof/>
        </w:rPr>
        <w:t xml:space="preserve"> Sustainable Cities and Society, 2021. </w:t>
      </w:r>
      <w:r w:rsidRPr="00BF462B">
        <w:rPr>
          <w:b/>
          <w:noProof/>
        </w:rPr>
        <w:t>74</w:t>
      </w:r>
      <w:r w:rsidRPr="00BF462B">
        <w:rPr>
          <w:noProof/>
        </w:rPr>
        <w:t>: p. 103203.</w:t>
      </w:r>
    </w:p>
    <w:p w14:paraId="7D353F19" w14:textId="77777777" w:rsidR="00BF462B" w:rsidRPr="00BF462B" w:rsidRDefault="00BF462B" w:rsidP="00BF462B">
      <w:pPr>
        <w:pStyle w:val="EndNoteBibliography"/>
        <w:spacing w:after="0"/>
        <w:ind w:left="720" w:hanging="720"/>
        <w:rPr>
          <w:noProof/>
        </w:rPr>
      </w:pPr>
      <w:r w:rsidRPr="00BF462B">
        <w:rPr>
          <w:noProof/>
        </w:rPr>
        <w:t>60.</w:t>
      </w:r>
      <w:r w:rsidRPr="00BF462B">
        <w:rPr>
          <w:noProof/>
        </w:rPr>
        <w:tab/>
        <w:t xml:space="preserve">Arsad, F.S., et al., </w:t>
      </w:r>
      <w:r w:rsidRPr="00BF462B">
        <w:rPr>
          <w:i/>
          <w:noProof/>
        </w:rPr>
        <w:t>The Impact of Heatwaves on Mortality and Morbidity and the Associated Vulnerability Factors: A Systematic Review.</w:t>
      </w:r>
      <w:r w:rsidRPr="00BF462B">
        <w:rPr>
          <w:noProof/>
        </w:rPr>
        <w:t xml:space="preserve"> Int J Environ Res Public Health, 2022. </w:t>
      </w:r>
      <w:r w:rsidRPr="00BF462B">
        <w:rPr>
          <w:b/>
          <w:noProof/>
        </w:rPr>
        <w:t>19</w:t>
      </w:r>
      <w:r w:rsidRPr="00BF462B">
        <w:rPr>
          <w:noProof/>
        </w:rPr>
        <w:t>(23).</w:t>
      </w:r>
    </w:p>
    <w:p w14:paraId="761B4278" w14:textId="77777777" w:rsidR="00BF462B" w:rsidRPr="00BF462B" w:rsidRDefault="00BF462B" w:rsidP="00BF462B">
      <w:pPr>
        <w:pStyle w:val="EndNoteBibliography"/>
        <w:spacing w:after="0"/>
        <w:ind w:left="720" w:hanging="720"/>
        <w:rPr>
          <w:noProof/>
        </w:rPr>
      </w:pPr>
      <w:r w:rsidRPr="00BF462B">
        <w:rPr>
          <w:noProof/>
        </w:rPr>
        <w:t>61.</w:t>
      </w:r>
      <w:r w:rsidRPr="00BF462B">
        <w:rPr>
          <w:noProof/>
        </w:rPr>
        <w:tab/>
        <w:t xml:space="preserve">Hastie, T., R. Tibshirani, and J. Friedman, </w:t>
      </w:r>
      <w:r w:rsidRPr="00BF462B">
        <w:rPr>
          <w:i/>
          <w:noProof/>
        </w:rPr>
        <w:t>The Elements of Statistical Learning: Data Mining, Inference, and Prediction</w:t>
      </w:r>
      <w:r w:rsidRPr="00BF462B">
        <w:rPr>
          <w:noProof/>
        </w:rPr>
        <w:t>. Springer Series in Statistics. 2009: Springer.</w:t>
      </w:r>
    </w:p>
    <w:p w14:paraId="17667296" w14:textId="77777777" w:rsidR="00BF462B" w:rsidRPr="00BF462B" w:rsidRDefault="00BF462B" w:rsidP="00BF462B">
      <w:pPr>
        <w:pStyle w:val="EndNoteBibliography"/>
        <w:spacing w:after="0"/>
        <w:ind w:left="720" w:hanging="720"/>
        <w:rPr>
          <w:noProof/>
        </w:rPr>
      </w:pPr>
      <w:r w:rsidRPr="00BF462B">
        <w:rPr>
          <w:noProof/>
        </w:rPr>
        <w:t>62.</w:t>
      </w:r>
      <w:r w:rsidRPr="00BF462B">
        <w:rPr>
          <w:noProof/>
        </w:rPr>
        <w:tab/>
        <w:t xml:space="preserve">Lin, C.-Y., et al., </w:t>
      </w:r>
      <w:r w:rsidRPr="00BF462B">
        <w:rPr>
          <w:i/>
          <w:noProof/>
        </w:rPr>
        <w:t>Impact of an improved WRF urban canopy model on diurnal air temperature simulation over northern Taiwan.</w:t>
      </w:r>
      <w:r w:rsidRPr="00BF462B">
        <w:rPr>
          <w:noProof/>
        </w:rPr>
        <w:t xml:space="preserve"> Atmospheric Chemistry and Physics, 2015. </w:t>
      </w:r>
      <w:r w:rsidRPr="00BF462B">
        <w:rPr>
          <w:b/>
          <w:noProof/>
        </w:rPr>
        <w:t>16</w:t>
      </w:r>
      <w:r w:rsidRPr="00BF462B">
        <w:rPr>
          <w:noProof/>
        </w:rPr>
        <w:t>: p. 1809-1822.</w:t>
      </w:r>
    </w:p>
    <w:p w14:paraId="42A4EFB6" w14:textId="77777777" w:rsidR="00BF462B" w:rsidRPr="00BF462B" w:rsidRDefault="00BF462B" w:rsidP="00BF462B">
      <w:pPr>
        <w:pStyle w:val="EndNoteBibliography"/>
        <w:spacing w:after="0"/>
        <w:ind w:left="720" w:hanging="720"/>
        <w:rPr>
          <w:noProof/>
        </w:rPr>
      </w:pPr>
      <w:r w:rsidRPr="00BF462B">
        <w:rPr>
          <w:noProof/>
        </w:rPr>
        <w:t>63.</w:t>
      </w:r>
      <w:r w:rsidRPr="00BF462B">
        <w:rPr>
          <w:noProof/>
        </w:rPr>
        <w:tab/>
        <w:t xml:space="preserve">Richard, D.R., et al., </w:t>
      </w:r>
      <w:r w:rsidRPr="00BF462B">
        <w:rPr>
          <w:i/>
          <w:noProof/>
        </w:rPr>
        <w:t>Calculating the sample size required for developing a clinical prediction model.</w:t>
      </w:r>
      <w:r w:rsidRPr="00BF462B">
        <w:rPr>
          <w:noProof/>
        </w:rPr>
        <w:t xml:space="preserve"> BMJ, 2020. </w:t>
      </w:r>
      <w:r w:rsidRPr="00BF462B">
        <w:rPr>
          <w:b/>
          <w:noProof/>
        </w:rPr>
        <w:t>368</w:t>
      </w:r>
      <w:r w:rsidRPr="00BF462B">
        <w:rPr>
          <w:noProof/>
        </w:rPr>
        <w:t>: p. m441.</w:t>
      </w:r>
    </w:p>
    <w:p w14:paraId="1DD9399B" w14:textId="77777777" w:rsidR="00BF462B" w:rsidRPr="00BF462B" w:rsidRDefault="00BF462B" w:rsidP="00BF462B">
      <w:pPr>
        <w:pStyle w:val="EndNoteBibliography"/>
        <w:ind w:left="720" w:hanging="720"/>
        <w:rPr>
          <w:noProof/>
        </w:rPr>
      </w:pPr>
      <w:r w:rsidRPr="00BF462B">
        <w:rPr>
          <w:noProof/>
        </w:rPr>
        <w:t>64.</w:t>
      </w:r>
      <w:r w:rsidRPr="00BF462B">
        <w:rPr>
          <w:noProof/>
        </w:rPr>
        <w:tab/>
        <w:t xml:space="preserve">Jaiswal, A. and S. Sarkar, </w:t>
      </w:r>
      <w:r w:rsidRPr="00BF462B">
        <w:rPr>
          <w:i/>
          <w:noProof/>
        </w:rPr>
        <w:t>Climate Leadership: Ahmedabad’s 6th Heat Action Plan</w:t>
      </w:r>
      <w:r w:rsidRPr="00BF462B">
        <w:rPr>
          <w:noProof/>
        </w:rPr>
        <w:t>. 2018, NRDC.</w:t>
      </w:r>
    </w:p>
    <w:p w14:paraId="4FB05250" w14:textId="53B690AE" w:rsidR="002205B1" w:rsidRDefault="008B2DB9">
      <w:r>
        <w:fldChar w:fldCharType="end"/>
      </w:r>
      <w:bookmarkEnd w:id="0"/>
    </w:p>
    <w:p w14:paraId="1DEF21F1" w14:textId="2541D4E6" w:rsidR="007638B6" w:rsidRDefault="00D47AAA">
      <w:r>
        <w:t>Figure Legend</w:t>
      </w:r>
      <w:r w:rsidR="000A0047">
        <w:t>/Caption</w:t>
      </w:r>
    </w:p>
    <w:p w14:paraId="396B67A2" w14:textId="77777777" w:rsidR="007638B6" w:rsidRPr="007638B6" w:rsidRDefault="007638B6" w:rsidP="007638B6">
      <w:r w:rsidRPr="007638B6">
        <w:rPr>
          <w:b/>
          <w:bCs/>
        </w:rPr>
        <w:t>Figure 1: Development Stages of the Early Warning System (EWS) for Heat-Related Health Risks</w:t>
      </w:r>
    </w:p>
    <w:p w14:paraId="68739607" w14:textId="77777777" w:rsidR="007638B6" w:rsidRPr="007638B6" w:rsidRDefault="007638B6" w:rsidP="007638B6">
      <w:r w:rsidRPr="007638B6">
        <w:t>The figure illustrates the structured four-step process to establish an Early Warning System (EWS) for heat-related health risks.</w:t>
      </w:r>
    </w:p>
    <w:p w14:paraId="354F8520" w14:textId="77777777" w:rsidR="007638B6" w:rsidRPr="007638B6" w:rsidRDefault="007638B6" w:rsidP="007638B6">
      <w:pPr>
        <w:numPr>
          <w:ilvl w:val="0"/>
          <w:numId w:val="67"/>
        </w:numPr>
      </w:pPr>
      <w:r w:rsidRPr="007638B6">
        <w:rPr>
          <w:b/>
          <w:bCs/>
        </w:rPr>
        <w:t>Step 1</w:t>
      </w:r>
      <w:r w:rsidRPr="007638B6">
        <w:t xml:space="preserve"> focuses on defining vulnerability and heat hazards, which includes quantifying social determinants of health (SDOH) and environmental factors (Aim 1a</w:t>
      </w:r>
      <w:proofErr w:type="gramStart"/>
      <w:r w:rsidRPr="007638B6">
        <w:t>), and</w:t>
      </w:r>
      <w:proofErr w:type="gramEnd"/>
      <w:r w:rsidRPr="007638B6">
        <w:t xml:space="preserve"> developing geospatial heat hazard maps (Aim 1b).</w:t>
      </w:r>
    </w:p>
    <w:p w14:paraId="46B2FCC2" w14:textId="77777777" w:rsidR="007638B6" w:rsidRPr="007638B6" w:rsidRDefault="007638B6" w:rsidP="007638B6">
      <w:pPr>
        <w:numPr>
          <w:ilvl w:val="0"/>
          <w:numId w:val="67"/>
        </w:numPr>
      </w:pPr>
      <w:r w:rsidRPr="007638B6">
        <w:rPr>
          <w:b/>
          <w:bCs/>
        </w:rPr>
        <w:t>Step 2</w:t>
      </w:r>
      <w:r w:rsidRPr="007638B6">
        <w:t xml:space="preserve"> integrates various data sources to define a heat-health-hazard model. This step involves developing a model that combines biomedical data, vulnerability, and heat hazard data from clinical trials and mortality data, including data from RP1 cohorts/trials and other DSI-Africa Hubs (Aim 2).</w:t>
      </w:r>
    </w:p>
    <w:p w14:paraId="5B977A0A" w14:textId="74CAC848" w:rsidR="007638B6" w:rsidRPr="007638B6" w:rsidRDefault="007638B6" w:rsidP="007638B6">
      <w:pPr>
        <w:numPr>
          <w:ilvl w:val="0"/>
          <w:numId w:val="67"/>
        </w:numPr>
      </w:pPr>
      <w:r w:rsidRPr="007638B6">
        <w:rPr>
          <w:b/>
          <w:bCs/>
        </w:rPr>
        <w:t>Step 3</w:t>
      </w:r>
      <w:r w:rsidRPr="007638B6">
        <w:t xml:space="preserve"> is divided into app co-design for </w:t>
      </w:r>
      <w:r w:rsidR="0024756F">
        <w:t xml:space="preserve">the </w:t>
      </w:r>
      <w:r w:rsidRPr="007638B6">
        <w:t xml:space="preserve">Department of Health EWS and workplace EWS, </w:t>
      </w:r>
      <w:r w:rsidR="0024756F">
        <w:t>including engaging</w:t>
      </w:r>
      <w:r w:rsidRPr="007638B6">
        <w:t xml:space="preserve"> multiple stakeholders to select risk temperature thresholds and </w:t>
      </w:r>
      <w:r w:rsidR="0024756F">
        <w:t>commercialisation</w:t>
      </w:r>
      <w:r w:rsidRPr="007638B6">
        <w:t xml:space="preserve"> strategies (Aim 3a).</w:t>
      </w:r>
    </w:p>
    <w:p w14:paraId="5D31AA1F" w14:textId="482675D5" w:rsidR="007638B6" w:rsidRPr="007638B6" w:rsidRDefault="007638B6" w:rsidP="007638B6">
      <w:pPr>
        <w:numPr>
          <w:ilvl w:val="0"/>
          <w:numId w:val="67"/>
        </w:numPr>
      </w:pPr>
      <w:r w:rsidRPr="007638B6">
        <w:rPr>
          <w:b/>
          <w:bCs/>
        </w:rPr>
        <w:lastRenderedPageBreak/>
        <w:t>Step 4</w:t>
      </w:r>
      <w:r w:rsidRPr="007638B6">
        <w:t xml:space="preserve"> involves </w:t>
      </w:r>
      <w:r w:rsidR="0024756F">
        <w:t>implementing and testing</w:t>
      </w:r>
      <w:r w:rsidRPr="007638B6">
        <w:t xml:space="preserve"> the EWS, which entails monitoring the app’s performance through metrics such as the number of downloads, usage during heatwaves, symptom reports, and user feedback (Aim 3b). </w:t>
      </w:r>
    </w:p>
    <w:p w14:paraId="555854F5" w14:textId="77777777" w:rsidR="007638B6" w:rsidRPr="007638B6" w:rsidRDefault="007638B6" w:rsidP="007638B6">
      <w:r w:rsidRPr="007638B6">
        <w:t>Each step outlines specific objectives and strategies, aligning with the broader aim of reducing heat-related morbidity and mortality by leveraging advanced data integration and analysis, stakeholder collaboration, and targeted communication.</w:t>
      </w:r>
    </w:p>
    <w:p w14:paraId="6851F8AB" w14:textId="77777777" w:rsidR="007638B6" w:rsidRDefault="007638B6"/>
    <w:p w14:paraId="0E5FFC18" w14:textId="0A0625F2" w:rsidR="00FD2CD6" w:rsidRPr="00FD2CD6" w:rsidRDefault="00FD2CD6" w:rsidP="00FD2CD6">
      <w:r w:rsidRPr="00FD2CD6">
        <w:rPr>
          <w:b/>
          <w:bCs/>
        </w:rPr>
        <w:t xml:space="preserve">Figure </w:t>
      </w:r>
      <w:r>
        <w:rPr>
          <w:b/>
          <w:bCs/>
        </w:rPr>
        <w:t>2</w:t>
      </w:r>
      <w:r w:rsidRPr="00FD2CD6">
        <w:rPr>
          <w:b/>
          <w:bCs/>
        </w:rPr>
        <w:t>: Methodological Framework for the Stratified Heat-Health Outcome Forecast Model</w:t>
      </w:r>
    </w:p>
    <w:p w14:paraId="0C0837C7" w14:textId="045BA76C" w:rsidR="00FD2CD6" w:rsidRDefault="00274FF0" w:rsidP="00274FF0">
      <w:r w:rsidRPr="00274FF0">
        <w:t xml:space="preserve">The figure illustrates the methodology for developing a forecast model that predicts heat-related health outcomes, stratified by demographic and geographic variables. It involves harmonizing clinical and cohort data with socio-economic and climatic factors, using machine learning methods such as GRU and LSTM for analysis. The outputs include a heat-health outcome model, scholarly publications, and advocacy tools, which lead to informed public health strategies and potential policy </w:t>
      </w:r>
      <w:proofErr w:type="gramStart"/>
      <w:r w:rsidRPr="00274FF0">
        <w:t>shifts</w:t>
      </w:r>
      <w:proofErr w:type="gramEnd"/>
    </w:p>
    <w:sectPr w:rsidR="00FD2CD6">
      <w:footerReference w:type="default" r:id="rId20"/>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38952" w14:textId="77777777" w:rsidR="001D69F7" w:rsidRDefault="001D69F7">
      <w:pPr>
        <w:spacing w:after="0" w:line="240" w:lineRule="auto"/>
      </w:pPr>
      <w:r>
        <w:separator/>
      </w:r>
    </w:p>
  </w:endnote>
  <w:endnote w:type="continuationSeparator" w:id="0">
    <w:p w14:paraId="3302639A" w14:textId="77777777" w:rsidR="001D69F7" w:rsidRDefault="001D69F7">
      <w:pPr>
        <w:spacing w:after="0" w:line="240" w:lineRule="auto"/>
      </w:pPr>
      <w:r>
        <w:continuationSeparator/>
      </w:r>
    </w:p>
  </w:endnote>
  <w:endnote w:type="continuationNotice" w:id="1">
    <w:p w14:paraId="7862AFF1" w14:textId="77777777" w:rsidR="001D69F7" w:rsidRDefault="001D69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2ABE7" w14:textId="77777777" w:rsidR="001D69F7" w:rsidRDefault="001D69F7">
      <w:pPr>
        <w:spacing w:after="0" w:line="240" w:lineRule="auto"/>
      </w:pPr>
      <w:r>
        <w:separator/>
      </w:r>
    </w:p>
  </w:footnote>
  <w:footnote w:type="continuationSeparator" w:id="0">
    <w:p w14:paraId="786C3176" w14:textId="77777777" w:rsidR="001D69F7" w:rsidRDefault="001D69F7">
      <w:pPr>
        <w:spacing w:after="0" w:line="240" w:lineRule="auto"/>
      </w:pPr>
      <w:r>
        <w:continuationSeparator/>
      </w:r>
    </w:p>
  </w:footnote>
  <w:footnote w:type="continuationNotice" w:id="1">
    <w:p w14:paraId="000F27B3" w14:textId="77777777" w:rsidR="001D69F7" w:rsidRDefault="001D69F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36429A"/>
    <w:multiLevelType w:val="multilevel"/>
    <w:tmpl w:val="99BA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7"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9" w15:restartNumberingAfterBreak="0">
    <w:nsid w:val="773571F0"/>
    <w:multiLevelType w:val="multilevel"/>
    <w:tmpl w:val="AA9CA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1"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8"/>
  </w:num>
  <w:num w:numId="11" w16cid:durableId="23528407">
    <w:abstractNumId w:val="56"/>
  </w:num>
  <w:num w:numId="12" w16cid:durableId="2007249581">
    <w:abstractNumId w:val="3"/>
  </w:num>
  <w:num w:numId="13" w16cid:durableId="385186981">
    <w:abstractNumId w:val="24"/>
  </w:num>
  <w:num w:numId="14" w16cid:durableId="1569878810">
    <w:abstractNumId w:val="10"/>
  </w:num>
  <w:num w:numId="15" w16cid:durableId="1058942653">
    <w:abstractNumId w:val="62"/>
  </w:num>
  <w:num w:numId="16" w16cid:durableId="233050869">
    <w:abstractNumId w:val="61"/>
  </w:num>
  <w:num w:numId="17" w16cid:durableId="1063257014">
    <w:abstractNumId w:val="7"/>
  </w:num>
  <w:num w:numId="18" w16cid:durableId="78524231">
    <w:abstractNumId w:val="57"/>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4"/>
  </w:num>
  <w:num w:numId="36" w16cid:durableId="27995633">
    <w:abstractNumId w:val="32"/>
  </w:num>
  <w:num w:numId="37" w16cid:durableId="1539706971">
    <w:abstractNumId w:val="20"/>
  </w:num>
  <w:num w:numId="38" w16cid:durableId="1032657279">
    <w:abstractNumId w:val="63"/>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60"/>
  </w:num>
  <w:num w:numId="65" w16cid:durableId="857503434">
    <w:abstractNumId w:val="51"/>
  </w:num>
  <w:num w:numId="66" w16cid:durableId="378669005">
    <w:abstractNumId w:val="52"/>
  </w:num>
  <w:num w:numId="67" w16cid:durableId="2059284427">
    <w:abstractNumId w:val="59"/>
  </w:num>
  <w:num w:numId="68" w16cid:durableId="920678633">
    <w:abstractNumId w:val="55"/>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sqwFAOmC72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62&lt;/item&gt;&lt;item&gt;332&lt;/item&gt;&lt;item&gt;337&lt;/item&gt;&lt;item&gt;338&lt;/item&gt;&lt;item&gt;339&lt;/item&gt;&lt;item&gt;340&lt;/item&gt;&lt;item&gt;347&lt;/item&gt;&lt;item&gt;348&lt;/item&gt;&lt;item&gt;355&lt;/item&gt;&lt;item&gt;357&lt;/item&gt;&lt;item&gt;358&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7&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6CA"/>
    <w:rsid w:val="00041841"/>
    <w:rsid w:val="00041EFE"/>
    <w:rsid w:val="00042418"/>
    <w:rsid w:val="00052C41"/>
    <w:rsid w:val="0005412D"/>
    <w:rsid w:val="00055D94"/>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047"/>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9F7"/>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4756F"/>
    <w:rsid w:val="00250B8B"/>
    <w:rsid w:val="00250F8F"/>
    <w:rsid w:val="002510E9"/>
    <w:rsid w:val="00255CFF"/>
    <w:rsid w:val="00261A1E"/>
    <w:rsid w:val="00262EB2"/>
    <w:rsid w:val="00263375"/>
    <w:rsid w:val="00264FE8"/>
    <w:rsid w:val="002703B8"/>
    <w:rsid w:val="00270E74"/>
    <w:rsid w:val="0027200E"/>
    <w:rsid w:val="00272542"/>
    <w:rsid w:val="00274FF0"/>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4A5"/>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B6DF8"/>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4143"/>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429A"/>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1A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38B6"/>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A78B9"/>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577E"/>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4924"/>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49A"/>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84F98"/>
    <w:rsid w:val="00B8724B"/>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462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AAA"/>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46ED"/>
    <w:rsid w:val="00F860FC"/>
    <w:rsid w:val="00F93E20"/>
    <w:rsid w:val="00F950A6"/>
    <w:rsid w:val="00F9538F"/>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2CD6"/>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093429083">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13143513">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cjack@csag.uct.ac.za" TargetMode="External"/><Relationship Id="rId18"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unhabitat.org/south-africa" TargetMode="External"/><Relationship Id="rId2" Type="http://schemas.openxmlformats.org/officeDocument/2006/relationships/customXml" Target="../customXml/item2.xml"/><Relationship Id="rId16" Type="http://schemas.openxmlformats.org/officeDocument/2006/relationships/hyperlink" Target="https://worldpopulationreview.com/world-cities/abidjan-populati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macrotrends.net/cities/22486/johannesburg/population" TargetMode="External"/><Relationship Id="rId10" Type="http://schemas.openxmlformats.org/officeDocument/2006/relationships/footnotes" Target="footnotes.xml"/><Relationship Id="rId19" Type="http://schemas.openxmlformats.org/officeDocument/2006/relationships/hyperlink" Target="https://sentinel.esa.int/web/sentinel/sentinel-data-acces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ommonfund.nih.gov/Africa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3.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6776</Words>
  <Characters>41712</Characters>
  <Application>Microsoft Office Word</Application>
  <DocSecurity>0</DocSecurity>
  <Lines>676</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3</cp:revision>
  <cp:lastPrinted>2024-02-27T11:17:00Z</cp:lastPrinted>
  <dcterms:created xsi:type="dcterms:W3CDTF">2024-03-27T13:06:00Z</dcterms:created>
  <dcterms:modified xsi:type="dcterms:W3CDTF">2024-04-17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